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D06052" w14:textId="77777777" w:rsidR="00A1663C" w:rsidRPr="002E7709" w:rsidRDefault="005C54D2" w:rsidP="001A4992">
      <w:pPr>
        <w:pStyle w:val="NormalWeb"/>
        <w:spacing w:before="0" w:beforeAutospacing="0" w:after="0" w:afterAutospacing="0"/>
        <w:jc w:val="both"/>
        <w:outlineLvl w:val="0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  <w:bCs/>
        </w:rPr>
        <w:t>TITLE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000BF612" w14:textId="77777777" w:rsidR="00BE5F4A" w:rsidRPr="00482C6D" w:rsidRDefault="001A4992" w:rsidP="001A4992">
      <w:pPr>
        <w:pStyle w:val="NormalWeb"/>
        <w:spacing w:before="0" w:beforeAutospacing="0" w:after="0" w:afterAutospacing="0"/>
        <w:jc w:val="both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482C6D">
        <w:rPr>
          <w:rFonts w:asciiTheme="minorHAnsi" w:hAnsiTheme="minorHAnsi" w:cstheme="minorHAnsi"/>
          <w:b/>
          <w:color w:val="000000" w:themeColor="text1"/>
        </w:rPr>
        <w:t xml:space="preserve">Decellularization </w:t>
      </w:r>
      <w:r w:rsidR="00CC02F1" w:rsidRPr="00482C6D">
        <w:rPr>
          <w:rFonts w:asciiTheme="minorHAnsi" w:hAnsiTheme="minorHAnsi" w:cstheme="minorHAnsi"/>
          <w:b/>
          <w:color w:val="000000" w:themeColor="text1"/>
        </w:rPr>
        <w:t xml:space="preserve">of Whole Human Heart </w:t>
      </w:r>
      <w:r w:rsidR="00A444D4" w:rsidRPr="00482C6D">
        <w:rPr>
          <w:rFonts w:asciiTheme="minorHAnsi" w:hAnsiTheme="minorHAnsi" w:cstheme="minorHAnsi"/>
          <w:b/>
          <w:color w:val="000000" w:themeColor="text1"/>
        </w:rPr>
        <w:t xml:space="preserve">inside </w:t>
      </w:r>
      <w:r w:rsidR="00CC02F1" w:rsidRPr="00482C6D">
        <w:rPr>
          <w:rFonts w:asciiTheme="minorHAnsi" w:hAnsiTheme="minorHAnsi" w:cstheme="minorHAnsi"/>
          <w:b/>
          <w:color w:val="000000" w:themeColor="text1"/>
        </w:rPr>
        <w:t xml:space="preserve">a </w:t>
      </w:r>
      <w:r w:rsidR="00A444D4" w:rsidRPr="00482C6D">
        <w:rPr>
          <w:rFonts w:asciiTheme="minorHAnsi" w:hAnsiTheme="minorHAnsi" w:cstheme="minorHAnsi"/>
          <w:b/>
          <w:color w:val="000000" w:themeColor="text1"/>
        </w:rPr>
        <w:t>Pressurized</w:t>
      </w:r>
      <w:r w:rsidR="00A654BB" w:rsidRPr="00482C6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444D4" w:rsidRPr="00482C6D">
        <w:rPr>
          <w:rFonts w:asciiTheme="minorHAnsi" w:hAnsiTheme="minorHAnsi" w:cstheme="minorHAnsi"/>
          <w:b/>
          <w:color w:val="000000" w:themeColor="text1"/>
        </w:rPr>
        <w:t>Pouch</w:t>
      </w:r>
      <w:r w:rsidR="00A654BB" w:rsidRPr="00482C6D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53080" w:rsidRPr="00482C6D">
        <w:rPr>
          <w:rFonts w:asciiTheme="minorHAnsi" w:hAnsiTheme="minorHAnsi" w:cstheme="minorHAnsi"/>
          <w:b/>
          <w:color w:val="000000" w:themeColor="text1"/>
        </w:rPr>
        <w:t xml:space="preserve">in an Inverted Orientation </w:t>
      </w:r>
    </w:p>
    <w:p w14:paraId="65EBC091" w14:textId="77777777" w:rsidR="00925823" w:rsidRPr="002E7709" w:rsidRDefault="00925823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  <w:bCs/>
        </w:rPr>
      </w:pPr>
    </w:p>
    <w:p w14:paraId="20476514" w14:textId="77777777" w:rsidR="00BE5F4A" w:rsidRPr="002E7709" w:rsidRDefault="005C54D2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i/>
          <w:color w:val="808080"/>
        </w:rPr>
      </w:pPr>
      <w:r w:rsidRPr="002E7709">
        <w:rPr>
          <w:rFonts w:asciiTheme="minorHAnsi" w:hAnsiTheme="minorHAnsi" w:cstheme="minorHAnsi"/>
          <w:b/>
          <w:bCs/>
        </w:rPr>
        <w:t>AUTHORS</w:t>
      </w:r>
      <w:r w:rsidR="00BE5F4A" w:rsidRPr="002E7709">
        <w:rPr>
          <w:rFonts w:asciiTheme="minorHAnsi" w:hAnsiTheme="minorHAnsi" w:cstheme="minorHAnsi"/>
          <w:b/>
          <w:bCs/>
        </w:rPr>
        <w:t xml:space="preserve">: </w:t>
      </w:r>
    </w:p>
    <w:p w14:paraId="3D68FDAB" w14:textId="2A42EAA9" w:rsidR="00482C6D" w:rsidRPr="00482C6D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Doris A.</w:t>
      </w:r>
      <w:r>
        <w:rPr>
          <w:rFonts w:asciiTheme="minorHAnsi" w:hAnsiTheme="minorHAnsi" w:cstheme="minorHAnsi"/>
          <w:bCs/>
          <w:color w:val="000000" w:themeColor="text1"/>
        </w:rPr>
        <w:t xml:space="preserve"> Taylor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Luiz C.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Sampaio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Rafael</w:t>
      </w:r>
      <w:r w:rsidRPr="00482C6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Cabello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E7709">
        <w:rPr>
          <w:rFonts w:asciiTheme="minorHAnsi" w:hAnsiTheme="minorHAnsi" w:cstheme="minorHAnsi"/>
          <w:bCs/>
          <w:color w:val="000000" w:themeColor="text1"/>
        </w:rPr>
        <w:t>,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2E7709">
        <w:rPr>
          <w:rFonts w:asciiTheme="minorHAnsi" w:hAnsiTheme="minorHAnsi" w:cstheme="minorHAnsi"/>
          <w:bCs/>
          <w:color w:val="000000" w:themeColor="text1"/>
        </w:rPr>
        <w:t>Abdelmotagaly</w:t>
      </w:r>
      <w:proofErr w:type="spellEnd"/>
      <w:r w:rsidRPr="00482C6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Elgalad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E7709">
        <w:rPr>
          <w:rFonts w:asciiTheme="minorHAnsi" w:hAnsiTheme="minorHAnsi" w:cstheme="minorHAnsi"/>
          <w:bCs/>
          <w:color w:val="000000" w:themeColor="text1"/>
        </w:rPr>
        <w:t>,</w:t>
      </w:r>
      <w:r w:rsidRPr="00482C6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Rohan</w:t>
      </w:r>
      <w:r w:rsidRPr="00482C6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Parikh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E7709">
        <w:rPr>
          <w:rFonts w:asciiTheme="minorHAnsi" w:hAnsiTheme="minorHAnsi" w:cstheme="minorHAnsi"/>
          <w:bCs/>
          <w:color w:val="000000" w:themeColor="text1"/>
        </w:rPr>
        <w:t>,</w:t>
      </w:r>
      <w:r w:rsidRPr="00482C6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R Patrick</w:t>
      </w:r>
      <w:r>
        <w:rPr>
          <w:rFonts w:asciiTheme="minorHAnsi" w:hAnsiTheme="minorHAnsi" w:cstheme="minorHAnsi"/>
          <w:bCs/>
          <w:color w:val="000000" w:themeColor="text1"/>
        </w:rPr>
        <w:t xml:space="preserve"> Wood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Kevin A.</w:t>
      </w:r>
      <w:r>
        <w:rPr>
          <w:rFonts w:asciiTheme="minorHAnsi" w:hAnsiTheme="minorHAnsi" w:cstheme="minorHAnsi"/>
          <w:bCs/>
          <w:color w:val="000000" w:themeColor="text1"/>
        </w:rPr>
        <w:t xml:space="preserve"> Myer</w:t>
      </w:r>
      <w:r w:rsidRPr="002E7709">
        <w:rPr>
          <w:rFonts w:asciiTheme="minorHAnsi" w:hAnsiTheme="minorHAnsi" w:cstheme="minorHAnsi"/>
          <w:bCs/>
          <w:color w:val="000000" w:themeColor="text1"/>
        </w:rPr>
        <w:t>, MSHA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Alvin T.</w:t>
      </w:r>
      <w:r>
        <w:rPr>
          <w:rFonts w:asciiTheme="minorHAnsi" w:hAnsiTheme="minorHAnsi" w:cstheme="minorHAnsi"/>
          <w:bCs/>
          <w:color w:val="000000" w:themeColor="text1"/>
        </w:rPr>
        <w:t xml:space="preserve"> Yeh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Po-Feng</w:t>
      </w:r>
      <w:r>
        <w:rPr>
          <w:rFonts w:asciiTheme="minorHAnsi" w:hAnsiTheme="minorHAnsi" w:cstheme="minorHAnsi"/>
          <w:bCs/>
          <w:color w:val="000000" w:themeColor="text1"/>
        </w:rPr>
        <w:t xml:space="preserve"> Lee</w:t>
      </w: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</w:p>
    <w:p w14:paraId="56E76E6A" w14:textId="77777777" w:rsidR="00482C6D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11DF1B62" w14:textId="28574F1B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2E7709">
        <w:rPr>
          <w:rFonts w:asciiTheme="minorHAnsi" w:hAnsiTheme="minorHAnsi" w:cstheme="minorHAnsi"/>
          <w:bCs/>
          <w:color w:val="000000" w:themeColor="text1"/>
        </w:rPr>
        <w:t>Regenerative Medicine Research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Texas Heart Institute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Houston, TX, USA</w:t>
      </w:r>
    </w:p>
    <w:p w14:paraId="010312B1" w14:textId="6B576056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2E7709">
        <w:rPr>
          <w:rFonts w:asciiTheme="minorHAnsi" w:hAnsiTheme="minorHAnsi" w:cstheme="minorHAnsi"/>
          <w:bCs/>
          <w:color w:val="000000" w:themeColor="text1"/>
        </w:rPr>
        <w:t>Lifegift Organ Donation Center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Houston, TX, USA</w:t>
      </w:r>
    </w:p>
    <w:p w14:paraId="0956F5D3" w14:textId="50E38A03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Pr="002E7709">
        <w:rPr>
          <w:rFonts w:asciiTheme="minorHAnsi" w:hAnsiTheme="minorHAnsi" w:cstheme="minorHAnsi"/>
          <w:bCs/>
          <w:color w:val="000000" w:themeColor="text1"/>
        </w:rPr>
        <w:t>Biomedical Engineering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Texas A&amp;M University</w:t>
      </w:r>
      <w:r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E7709">
        <w:rPr>
          <w:rFonts w:asciiTheme="minorHAnsi" w:hAnsiTheme="minorHAnsi" w:cstheme="minorHAnsi"/>
          <w:bCs/>
          <w:color w:val="000000" w:themeColor="text1"/>
        </w:rPr>
        <w:t>College Station, TX</w:t>
      </w:r>
      <w:r>
        <w:rPr>
          <w:rFonts w:asciiTheme="minorHAnsi" w:hAnsiTheme="minorHAnsi" w:cstheme="minorHAnsi"/>
          <w:bCs/>
          <w:color w:val="000000" w:themeColor="text1"/>
        </w:rPr>
        <w:t>,</w:t>
      </w:r>
      <w:r w:rsidRPr="002E7709">
        <w:rPr>
          <w:rFonts w:asciiTheme="minorHAnsi" w:hAnsiTheme="minorHAnsi" w:cstheme="minorHAnsi"/>
          <w:bCs/>
          <w:color w:val="000000" w:themeColor="text1"/>
        </w:rPr>
        <w:t xml:space="preserve"> USA</w:t>
      </w:r>
    </w:p>
    <w:p w14:paraId="65A886CA" w14:textId="77777777" w:rsidR="00B2064F" w:rsidRPr="002E7709" w:rsidRDefault="00B2064F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0D47E786" w14:textId="77777777" w:rsidR="00BE5F4A" w:rsidRPr="002E7709" w:rsidRDefault="005C54D2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  <w:bCs/>
        </w:rPr>
        <w:t>CORRESPONDING AUTHOR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1A89C7FD" w14:textId="0659D42A" w:rsidR="00A1663C" w:rsidRPr="002E7709" w:rsidRDefault="00A1663C" w:rsidP="00A1663C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Doris A.</w:t>
      </w:r>
      <w:r w:rsidR="00482C6D">
        <w:rPr>
          <w:rFonts w:asciiTheme="minorHAnsi" w:hAnsiTheme="minorHAnsi" w:cstheme="minorHAnsi"/>
          <w:bCs/>
          <w:color w:val="000000" w:themeColor="text1"/>
        </w:rPr>
        <w:t xml:space="preserve"> Taylor (</w:t>
      </w:r>
      <w:r w:rsidR="00482C6D" w:rsidRPr="00482C6D">
        <w:rPr>
          <w:rFonts w:asciiTheme="minorHAnsi" w:hAnsiTheme="minorHAnsi" w:cstheme="minorHAnsi"/>
          <w:bCs/>
          <w:color w:val="000000" w:themeColor="text1"/>
        </w:rPr>
        <w:t>dtaylor@texasheart.org</w:t>
      </w:r>
      <w:r w:rsidR="00482C6D">
        <w:rPr>
          <w:rFonts w:asciiTheme="minorHAnsi" w:hAnsiTheme="minorHAnsi" w:cstheme="minorHAnsi"/>
          <w:bCs/>
          <w:color w:val="000000" w:themeColor="text1"/>
        </w:rPr>
        <w:t>)</w:t>
      </w:r>
    </w:p>
    <w:p w14:paraId="32C9F340" w14:textId="5CD749B7" w:rsidR="00925823" w:rsidRDefault="00925823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4A33C939" w14:textId="53DD33EB" w:rsidR="00482C6D" w:rsidRPr="00482C6D" w:rsidRDefault="00482C6D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  <w:r w:rsidRPr="00482C6D">
        <w:rPr>
          <w:rFonts w:asciiTheme="minorHAnsi" w:hAnsiTheme="minorHAnsi" w:cstheme="minorHAnsi"/>
          <w:b/>
          <w:bCs/>
        </w:rPr>
        <w:t>EMAIL ADDRESSES OF CO-AUTHORS:</w:t>
      </w:r>
    </w:p>
    <w:p w14:paraId="0187EC97" w14:textId="4A081831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Luiz C.</w:t>
      </w:r>
      <w:r>
        <w:rPr>
          <w:rFonts w:asciiTheme="minorHAnsi" w:hAnsiTheme="minorHAnsi" w:cstheme="minorHAnsi"/>
          <w:bCs/>
          <w:color w:val="000000" w:themeColor="text1"/>
        </w:rPr>
        <w:t xml:space="preserve"> Sampaio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</w:rPr>
        <w:t>lsampaio@texasheart.org</w:t>
      </w:r>
      <w:r w:rsidR="00080021">
        <w:rPr>
          <w:rFonts w:asciiTheme="minorHAnsi" w:hAnsiTheme="minorHAnsi" w:cstheme="minorHAnsi"/>
        </w:rPr>
        <w:t>)</w:t>
      </w:r>
    </w:p>
    <w:p w14:paraId="3AD551C6" w14:textId="778DC4F2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Rafael</w:t>
      </w:r>
      <w:r>
        <w:rPr>
          <w:rFonts w:asciiTheme="minorHAnsi" w:hAnsiTheme="minorHAnsi" w:cstheme="minorHAnsi"/>
          <w:bCs/>
          <w:color w:val="000000" w:themeColor="text1"/>
        </w:rPr>
        <w:t xml:space="preserve"> Cabello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</w:rPr>
        <w:t>Rafael.Cabello@my.unthsc.edu</w:t>
      </w:r>
      <w:r w:rsidR="00080021">
        <w:rPr>
          <w:rFonts w:asciiTheme="minorHAnsi" w:hAnsiTheme="minorHAnsi" w:cstheme="minorHAnsi"/>
        </w:rPr>
        <w:t>)</w:t>
      </w:r>
    </w:p>
    <w:p w14:paraId="36A79C1D" w14:textId="5A2019FE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2E7709">
        <w:rPr>
          <w:rFonts w:asciiTheme="minorHAnsi" w:hAnsiTheme="minorHAnsi" w:cstheme="minorHAnsi"/>
          <w:bCs/>
          <w:color w:val="000000" w:themeColor="text1"/>
        </w:rPr>
        <w:t>Abdelmotagaly</w:t>
      </w:r>
      <w:proofErr w:type="spellEnd"/>
      <w:r w:rsidRPr="002E7709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2E7709">
        <w:rPr>
          <w:rFonts w:asciiTheme="minorHAnsi" w:hAnsiTheme="minorHAnsi" w:cstheme="minorHAnsi"/>
          <w:bCs/>
          <w:color w:val="000000" w:themeColor="text1"/>
        </w:rPr>
        <w:t>Elgalad</w:t>
      </w:r>
      <w:proofErr w:type="spellEnd"/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  <w:bCs/>
          <w:color w:val="000000" w:themeColor="text1"/>
        </w:rPr>
        <w:t>aelgalad@texasheart.org</w:t>
      </w:r>
      <w:r w:rsidR="00080021">
        <w:rPr>
          <w:rFonts w:asciiTheme="minorHAnsi" w:hAnsiTheme="minorHAnsi" w:cstheme="minorHAnsi"/>
          <w:bCs/>
          <w:color w:val="000000" w:themeColor="text1"/>
        </w:rPr>
        <w:t>)</w:t>
      </w:r>
    </w:p>
    <w:p w14:paraId="6EF225D7" w14:textId="0203861A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Rohan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2E7709">
        <w:rPr>
          <w:rFonts w:asciiTheme="minorHAnsi" w:hAnsiTheme="minorHAnsi" w:cstheme="minorHAnsi"/>
          <w:bCs/>
          <w:color w:val="000000" w:themeColor="text1"/>
        </w:rPr>
        <w:t>Parikh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  <w:bCs/>
          <w:color w:val="000000" w:themeColor="text1"/>
        </w:rPr>
        <w:t>rmr@texasheart.org</w:t>
      </w:r>
      <w:r w:rsidR="00080021">
        <w:rPr>
          <w:rFonts w:asciiTheme="minorHAnsi" w:hAnsiTheme="minorHAnsi" w:cstheme="minorHAnsi"/>
          <w:bCs/>
          <w:color w:val="000000" w:themeColor="text1"/>
        </w:rPr>
        <w:t>)</w:t>
      </w:r>
    </w:p>
    <w:p w14:paraId="44592F3C" w14:textId="134CA3DB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 xml:space="preserve">R Patrick </w:t>
      </w:r>
      <w:r>
        <w:rPr>
          <w:rFonts w:asciiTheme="minorHAnsi" w:hAnsiTheme="minorHAnsi" w:cstheme="minorHAnsi"/>
          <w:bCs/>
          <w:color w:val="000000" w:themeColor="text1"/>
        </w:rPr>
        <w:t xml:space="preserve">Wood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</w:rPr>
        <w:t>rpwood@lifegift.org</w:t>
      </w:r>
      <w:r w:rsidR="00080021">
        <w:rPr>
          <w:rFonts w:asciiTheme="minorHAnsi" w:hAnsiTheme="minorHAnsi" w:cstheme="minorHAnsi"/>
        </w:rPr>
        <w:t>)</w:t>
      </w:r>
    </w:p>
    <w:p w14:paraId="3AEF8775" w14:textId="1FC7C9FD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Kevin A.</w:t>
      </w:r>
      <w:r>
        <w:rPr>
          <w:rFonts w:asciiTheme="minorHAnsi" w:hAnsiTheme="minorHAnsi" w:cstheme="minorHAnsi"/>
          <w:bCs/>
          <w:color w:val="000000" w:themeColor="text1"/>
        </w:rPr>
        <w:t xml:space="preserve"> Myer</w:t>
      </w:r>
      <w:r w:rsidRPr="002E7709">
        <w:rPr>
          <w:rFonts w:asciiTheme="minorHAnsi" w:hAnsiTheme="minorHAnsi" w:cstheme="minorHAnsi"/>
          <w:bCs/>
          <w:color w:val="000000" w:themeColor="text1"/>
        </w:rPr>
        <w:t>, MSHA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  <w:bCs/>
          <w:color w:val="000000" w:themeColor="text1"/>
        </w:rPr>
        <w:t>kmyer@lifegift.org</w:t>
      </w:r>
      <w:r w:rsidR="00080021">
        <w:rPr>
          <w:rFonts w:asciiTheme="minorHAnsi" w:hAnsiTheme="minorHAnsi" w:cstheme="minorHAnsi"/>
          <w:bCs/>
          <w:color w:val="000000" w:themeColor="text1"/>
        </w:rPr>
        <w:t>)</w:t>
      </w:r>
    </w:p>
    <w:p w14:paraId="415BEF45" w14:textId="4A7A1734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Alvin T.</w:t>
      </w:r>
      <w:r>
        <w:rPr>
          <w:rFonts w:asciiTheme="minorHAnsi" w:hAnsiTheme="minorHAnsi" w:cstheme="minorHAnsi"/>
          <w:bCs/>
          <w:color w:val="000000" w:themeColor="text1"/>
        </w:rPr>
        <w:t xml:space="preserve"> Yeh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  <w:bCs/>
          <w:color w:val="000000" w:themeColor="text1"/>
        </w:rPr>
        <w:t>ayeh@tamu.edu</w:t>
      </w:r>
      <w:r w:rsidR="00080021">
        <w:rPr>
          <w:rFonts w:asciiTheme="minorHAnsi" w:hAnsiTheme="minorHAnsi" w:cstheme="minorHAnsi"/>
          <w:bCs/>
          <w:color w:val="000000" w:themeColor="text1"/>
        </w:rPr>
        <w:t>)</w:t>
      </w:r>
    </w:p>
    <w:p w14:paraId="7E861C8D" w14:textId="607AB2AD" w:rsidR="00482C6D" w:rsidRPr="002E7709" w:rsidRDefault="00482C6D" w:rsidP="00482C6D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2E7709">
        <w:rPr>
          <w:rFonts w:asciiTheme="minorHAnsi" w:hAnsiTheme="minorHAnsi" w:cstheme="minorHAnsi"/>
          <w:bCs/>
          <w:color w:val="000000" w:themeColor="text1"/>
        </w:rPr>
        <w:t>Po-Feng</w:t>
      </w:r>
      <w:r>
        <w:rPr>
          <w:rFonts w:asciiTheme="minorHAnsi" w:hAnsiTheme="minorHAnsi" w:cstheme="minorHAnsi"/>
          <w:bCs/>
          <w:color w:val="000000" w:themeColor="text1"/>
        </w:rPr>
        <w:t xml:space="preserve"> Lee </w:t>
      </w:r>
      <w:r w:rsidR="00080021">
        <w:rPr>
          <w:rFonts w:asciiTheme="minorHAnsi" w:hAnsiTheme="minorHAnsi" w:cstheme="minorHAnsi"/>
          <w:bCs/>
          <w:color w:val="000000" w:themeColor="text1"/>
        </w:rPr>
        <w:t>(</w:t>
      </w:r>
      <w:r w:rsidRPr="002E7709">
        <w:rPr>
          <w:rFonts w:asciiTheme="minorHAnsi" w:hAnsiTheme="minorHAnsi" w:cstheme="minorHAnsi"/>
          <w:bCs/>
          <w:color w:val="000000" w:themeColor="text1"/>
        </w:rPr>
        <w:t>plee@texasheart.org</w:t>
      </w:r>
      <w:r w:rsidR="00080021">
        <w:rPr>
          <w:rFonts w:asciiTheme="minorHAnsi" w:hAnsiTheme="minorHAnsi" w:cstheme="minorHAnsi"/>
          <w:bCs/>
          <w:color w:val="000000" w:themeColor="text1"/>
        </w:rPr>
        <w:t>)</w:t>
      </w:r>
    </w:p>
    <w:p w14:paraId="681D9AE8" w14:textId="77777777" w:rsidR="00482C6D" w:rsidRPr="00482C6D" w:rsidRDefault="00482C6D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0885BCE3" w14:textId="77777777" w:rsidR="00BE5F4A" w:rsidRPr="002E7709" w:rsidRDefault="005C54D2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  <w:bCs/>
        </w:rPr>
        <w:t>KEYWORDS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0DAC13C1" w14:textId="77777777" w:rsidR="00925823" w:rsidRPr="002E7709" w:rsidRDefault="00935397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Pressure head, </w:t>
      </w:r>
      <w:r w:rsidR="009F6ADD" w:rsidRPr="002E7709">
        <w:rPr>
          <w:rFonts w:asciiTheme="minorHAnsi" w:hAnsiTheme="minorHAnsi" w:cstheme="minorHAnsi"/>
          <w:color w:val="0D0D0D" w:themeColor="text1" w:themeTint="F2"/>
        </w:rPr>
        <w:t>pericardium, decellularization, turbidity, human heart, flow dynamics</w:t>
      </w:r>
    </w:p>
    <w:p w14:paraId="1D7E8AF0" w14:textId="77777777" w:rsidR="00925823" w:rsidRPr="002E7709" w:rsidRDefault="00925823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AA4D907" w14:textId="77777777" w:rsidR="00BE5F4A" w:rsidRPr="002E7709" w:rsidRDefault="00743014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  <w:bCs/>
        </w:rPr>
        <w:t>SUMMARY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4126B217" w14:textId="5BDFA7CB" w:rsidR="00BE5F4A" w:rsidRPr="002E7709" w:rsidRDefault="00922530" w:rsidP="00D90225">
      <w:pPr>
        <w:widowControl w:val="0"/>
        <w:autoSpaceDE w:val="0"/>
        <w:autoSpaceDN w:val="0"/>
        <w:adjustRightInd w:val="0"/>
        <w:ind w:firstLine="720"/>
        <w:jc w:val="both"/>
        <w:rPr>
          <w:rFonts w:asciiTheme="minorHAnsi" w:hAnsiTheme="minorHAnsi" w:cstheme="minorHAnsi"/>
          <w:color w:val="000000" w:themeColor="text1"/>
        </w:rPr>
      </w:pPr>
      <w:r w:rsidRPr="002E7709">
        <w:rPr>
          <w:rFonts w:asciiTheme="minorHAnsi" w:hAnsiTheme="minorHAnsi" w:cstheme="minorHAnsi"/>
          <w:color w:val="000000" w:themeColor="text1"/>
        </w:rPr>
        <w:t xml:space="preserve">This </w:t>
      </w:r>
      <w:r w:rsidR="005E7225" w:rsidRPr="002E7709">
        <w:rPr>
          <w:rFonts w:asciiTheme="minorHAnsi" w:hAnsiTheme="minorHAnsi" w:cstheme="minorHAnsi"/>
          <w:color w:val="000000" w:themeColor="text1"/>
        </w:rPr>
        <w:t xml:space="preserve">method </w:t>
      </w:r>
      <w:r w:rsidR="0077523B" w:rsidRPr="002E7709">
        <w:rPr>
          <w:rFonts w:asciiTheme="minorHAnsi" w:hAnsiTheme="minorHAnsi" w:cstheme="minorHAnsi"/>
          <w:color w:val="000000" w:themeColor="text1"/>
        </w:rPr>
        <w:t xml:space="preserve">enables decellularization of a complex solid organ using a simple protocol based on osmotic shock and perfusion of ionic detergent with minimal organ matrix disruption. It </w:t>
      </w:r>
      <w:r w:rsidR="005E7225" w:rsidRPr="002E7709">
        <w:rPr>
          <w:rFonts w:asciiTheme="minorHAnsi" w:hAnsiTheme="minorHAnsi" w:cstheme="minorHAnsi"/>
          <w:color w:val="000000" w:themeColor="text1"/>
        </w:rPr>
        <w:t xml:space="preserve">comprises </w:t>
      </w:r>
      <w:r w:rsidR="00571BCF" w:rsidRPr="002E7709">
        <w:rPr>
          <w:rFonts w:asciiTheme="minorHAnsi" w:hAnsiTheme="minorHAnsi" w:cstheme="minorHAnsi"/>
          <w:color w:val="000000" w:themeColor="text1"/>
        </w:rPr>
        <w:t xml:space="preserve">a </w:t>
      </w:r>
      <w:r w:rsidRPr="002E7709">
        <w:rPr>
          <w:rFonts w:asciiTheme="minorHAnsi" w:hAnsiTheme="minorHAnsi" w:cstheme="minorHAnsi"/>
          <w:color w:val="000000" w:themeColor="text1"/>
        </w:rPr>
        <w:t xml:space="preserve">novel </w:t>
      </w:r>
      <w:r w:rsidR="00CF77D1" w:rsidRPr="002E7709">
        <w:rPr>
          <w:rFonts w:asciiTheme="minorHAnsi" w:hAnsiTheme="minorHAnsi" w:cstheme="minorHAnsi"/>
          <w:color w:val="000000" w:themeColor="text1"/>
        </w:rPr>
        <w:t xml:space="preserve">decellularization </w:t>
      </w:r>
      <w:r w:rsidR="005E7225" w:rsidRPr="002E7709">
        <w:rPr>
          <w:rFonts w:asciiTheme="minorHAnsi" w:hAnsiTheme="minorHAnsi" w:cstheme="minorHAnsi"/>
          <w:color w:val="000000" w:themeColor="text1"/>
        </w:rPr>
        <w:t xml:space="preserve">technique </w:t>
      </w:r>
      <w:r w:rsidR="00D56DC0" w:rsidRPr="002E7709">
        <w:rPr>
          <w:rFonts w:asciiTheme="minorHAnsi" w:hAnsiTheme="minorHAnsi" w:cstheme="minorHAnsi"/>
          <w:color w:val="000000" w:themeColor="text1"/>
        </w:rPr>
        <w:t xml:space="preserve">for human hearts </w:t>
      </w:r>
      <w:r w:rsidR="00A203C2" w:rsidRPr="002E7709">
        <w:rPr>
          <w:rFonts w:asciiTheme="minorHAnsi" w:hAnsiTheme="minorHAnsi" w:cstheme="minorHAnsi"/>
          <w:color w:val="000000" w:themeColor="text1"/>
        </w:rPr>
        <w:t>inside</w:t>
      </w:r>
      <w:r w:rsidR="0005000E" w:rsidRPr="002E7709">
        <w:rPr>
          <w:rFonts w:asciiTheme="minorHAnsi" w:hAnsiTheme="minorHAnsi" w:cstheme="minorHAnsi"/>
          <w:color w:val="000000" w:themeColor="text1"/>
        </w:rPr>
        <w:t xml:space="preserve"> a pressurized pouch </w:t>
      </w:r>
      <w:r w:rsidR="00D56DC0" w:rsidRPr="002E7709">
        <w:rPr>
          <w:rFonts w:asciiTheme="minorHAnsi" w:hAnsiTheme="minorHAnsi" w:cstheme="minorHAnsi"/>
          <w:color w:val="000000" w:themeColor="text1"/>
        </w:rPr>
        <w:t xml:space="preserve">with real-time monitoring </w:t>
      </w:r>
      <w:r w:rsidR="008236DE" w:rsidRPr="002E7709">
        <w:rPr>
          <w:rFonts w:asciiTheme="minorHAnsi" w:hAnsiTheme="minorHAnsi" w:cstheme="minorHAnsi"/>
          <w:color w:val="000000" w:themeColor="text1"/>
        </w:rPr>
        <w:t xml:space="preserve">of </w:t>
      </w:r>
      <w:r w:rsidR="00D56DC0" w:rsidRPr="002E7709">
        <w:rPr>
          <w:rFonts w:asciiTheme="minorHAnsi" w:hAnsiTheme="minorHAnsi" w:cstheme="minorHAnsi"/>
          <w:color w:val="000000" w:themeColor="text1"/>
        </w:rPr>
        <w:t>flow dynamics and cellular debris outflow</w:t>
      </w:r>
      <w:r w:rsidR="0005000E" w:rsidRPr="002E7709">
        <w:rPr>
          <w:rFonts w:asciiTheme="minorHAnsi" w:hAnsiTheme="minorHAnsi" w:cstheme="minorHAnsi"/>
          <w:color w:val="000000" w:themeColor="text1"/>
        </w:rPr>
        <w:t xml:space="preserve">. </w:t>
      </w:r>
    </w:p>
    <w:p w14:paraId="048B0050" w14:textId="77777777" w:rsidR="00925823" w:rsidRPr="00080021" w:rsidRDefault="00925823" w:rsidP="00080021">
      <w:pPr>
        <w:autoSpaceDE w:val="0"/>
        <w:autoSpaceDN w:val="0"/>
        <w:adjustRightInd w:val="0"/>
        <w:rPr>
          <w:rFonts w:ascii="Calibri" w:hAnsi="Calibri" w:cs="Calibri"/>
        </w:rPr>
      </w:pPr>
    </w:p>
    <w:p w14:paraId="6397BC60" w14:textId="77777777" w:rsidR="00BE5F4A" w:rsidRPr="002E7709" w:rsidRDefault="005C54D2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i/>
          <w:color w:val="808080"/>
        </w:rPr>
      </w:pPr>
      <w:r w:rsidRPr="002E7709">
        <w:rPr>
          <w:rFonts w:asciiTheme="minorHAnsi" w:hAnsiTheme="minorHAnsi" w:cstheme="minorHAnsi"/>
          <w:b/>
          <w:bCs/>
        </w:rPr>
        <w:t>ABSTRACT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4F229B5F" w14:textId="3AEE549B" w:rsidR="00925823" w:rsidRPr="002E7709" w:rsidRDefault="002F77FE" w:rsidP="00D90225">
      <w:pPr>
        <w:widowControl w:val="0"/>
        <w:autoSpaceDE w:val="0"/>
        <w:autoSpaceDN w:val="0"/>
        <w:adjustRightInd w:val="0"/>
        <w:ind w:firstLine="72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</w:rPr>
        <w:t>The ultimate solution for patients with end-stage heart failure is organ transplant</w:t>
      </w:r>
      <w:r w:rsidR="0077523B" w:rsidRPr="002E7709">
        <w:rPr>
          <w:rFonts w:asciiTheme="minorHAnsi" w:hAnsiTheme="minorHAnsi" w:cstheme="minorHAnsi"/>
        </w:rPr>
        <w:t>.</w:t>
      </w:r>
      <w:r w:rsidRPr="002E7709">
        <w:rPr>
          <w:rFonts w:asciiTheme="minorHAnsi" w:hAnsiTheme="minorHAnsi" w:cstheme="minorHAnsi"/>
        </w:rPr>
        <w:t xml:space="preserve"> </w:t>
      </w:r>
      <w:r w:rsidR="0077523B" w:rsidRPr="002E7709">
        <w:rPr>
          <w:rFonts w:asciiTheme="minorHAnsi" w:hAnsiTheme="minorHAnsi" w:cstheme="minorHAnsi"/>
        </w:rPr>
        <w:t>But</w:t>
      </w:r>
      <w:r w:rsidR="00D96E78" w:rsidRPr="002E7709">
        <w:rPr>
          <w:rFonts w:asciiTheme="minorHAnsi" w:hAnsiTheme="minorHAnsi" w:cstheme="minorHAnsi"/>
        </w:rPr>
        <w:t xml:space="preserve"> donor hearts are limited, immunosuppression is required, and ultimately rejection can occur.</w:t>
      </w:r>
      <w:r w:rsidRPr="002E7709">
        <w:rPr>
          <w:rFonts w:asciiTheme="minorHAnsi" w:hAnsiTheme="minorHAnsi" w:cstheme="minorHAnsi"/>
        </w:rPr>
        <w:t xml:space="preserve"> </w:t>
      </w:r>
      <w:r w:rsidR="00877C8F" w:rsidRPr="002E7709">
        <w:rPr>
          <w:rFonts w:asciiTheme="minorHAnsi" w:hAnsiTheme="minorHAnsi" w:cstheme="minorHAnsi"/>
        </w:rPr>
        <w:t xml:space="preserve">Creating </w:t>
      </w:r>
      <w:r w:rsidR="008236DE" w:rsidRPr="002E7709">
        <w:rPr>
          <w:rFonts w:asciiTheme="minorHAnsi" w:hAnsiTheme="minorHAnsi" w:cstheme="minorHAnsi"/>
        </w:rPr>
        <w:t xml:space="preserve">a </w:t>
      </w:r>
      <w:r w:rsidR="00877C8F" w:rsidRPr="002E7709">
        <w:rPr>
          <w:rFonts w:asciiTheme="minorHAnsi" w:hAnsiTheme="minorHAnsi" w:cstheme="minorHAnsi"/>
        </w:rPr>
        <w:t>functional</w:t>
      </w:r>
      <w:r w:rsidR="008236DE" w:rsidRPr="002E7709">
        <w:rPr>
          <w:rFonts w:asciiTheme="minorHAnsi" w:hAnsiTheme="minorHAnsi" w:cstheme="minorHAnsi"/>
        </w:rPr>
        <w:t>,</w:t>
      </w:r>
      <w:r w:rsidR="00877C8F" w:rsidRPr="002E7709">
        <w:rPr>
          <w:rFonts w:asciiTheme="minorHAnsi" w:hAnsiTheme="minorHAnsi" w:cstheme="minorHAnsi"/>
        </w:rPr>
        <w:t xml:space="preserve"> </w:t>
      </w:r>
      <w:r w:rsidR="00F4613A" w:rsidRPr="002E7709">
        <w:rPr>
          <w:rFonts w:asciiTheme="minorHAnsi" w:hAnsiTheme="minorHAnsi" w:cstheme="minorHAnsi"/>
        </w:rPr>
        <w:t xml:space="preserve">autologous bio-artificial heart could solve </w:t>
      </w:r>
      <w:r w:rsidR="00D96E78" w:rsidRPr="002E7709">
        <w:rPr>
          <w:rFonts w:asciiTheme="minorHAnsi" w:hAnsiTheme="minorHAnsi" w:cstheme="minorHAnsi"/>
        </w:rPr>
        <w:t>these</w:t>
      </w:r>
      <w:r w:rsidR="000502E7" w:rsidRPr="002E7709">
        <w:rPr>
          <w:rFonts w:asciiTheme="minorHAnsi" w:hAnsiTheme="minorHAnsi" w:cstheme="minorHAnsi"/>
        </w:rPr>
        <w:t xml:space="preserve"> challenges</w:t>
      </w:r>
      <w:r w:rsidR="00F4613A" w:rsidRPr="002E7709">
        <w:rPr>
          <w:rFonts w:asciiTheme="minorHAnsi" w:hAnsiTheme="minorHAnsi" w:cstheme="minorHAnsi"/>
        </w:rPr>
        <w:t xml:space="preserve">. </w:t>
      </w:r>
      <w:proofErr w:type="spellStart"/>
      <w:r w:rsidR="00BD00EC" w:rsidRPr="002E7709">
        <w:rPr>
          <w:rFonts w:asciiTheme="minorHAnsi" w:hAnsiTheme="minorHAnsi" w:cstheme="minorHAnsi"/>
        </w:rPr>
        <w:t>Biofabrication</w:t>
      </w:r>
      <w:proofErr w:type="spellEnd"/>
      <w:r w:rsidR="00BD00EC" w:rsidRPr="002E7709">
        <w:rPr>
          <w:rFonts w:asciiTheme="minorHAnsi" w:hAnsiTheme="minorHAnsi" w:cstheme="minorHAnsi"/>
        </w:rPr>
        <w:t xml:space="preserve"> of</w:t>
      </w:r>
      <w:r w:rsidR="008236DE" w:rsidRPr="002E7709">
        <w:rPr>
          <w:rFonts w:asciiTheme="minorHAnsi" w:hAnsiTheme="minorHAnsi" w:cstheme="minorHAnsi"/>
        </w:rPr>
        <w:t xml:space="preserve"> a heart </w:t>
      </w:r>
      <w:r w:rsidR="000502E7" w:rsidRPr="002E7709">
        <w:rPr>
          <w:rFonts w:asciiTheme="minorHAnsi" w:hAnsiTheme="minorHAnsi" w:cstheme="minorHAnsi"/>
        </w:rPr>
        <w:t xml:space="preserve">comprised of </w:t>
      </w:r>
      <w:r w:rsidR="0008428A" w:rsidRPr="002E7709">
        <w:rPr>
          <w:rFonts w:asciiTheme="minorHAnsi" w:hAnsiTheme="minorHAnsi" w:cstheme="minorHAnsi"/>
        </w:rPr>
        <w:t>scaffold and cells is one option.</w:t>
      </w:r>
      <w:r w:rsidR="008236DE" w:rsidRPr="002E7709">
        <w:rPr>
          <w:rFonts w:asciiTheme="minorHAnsi" w:hAnsiTheme="minorHAnsi" w:cstheme="minorHAnsi"/>
        </w:rPr>
        <w:t xml:space="preserve"> </w:t>
      </w:r>
      <w:r w:rsidR="0008428A" w:rsidRPr="002E7709">
        <w:rPr>
          <w:rFonts w:asciiTheme="minorHAnsi" w:hAnsiTheme="minorHAnsi" w:cstheme="minorHAnsi"/>
        </w:rPr>
        <w:t>A</w:t>
      </w:r>
      <w:r w:rsidR="008236DE" w:rsidRPr="002E7709">
        <w:rPr>
          <w:rFonts w:asciiTheme="minorHAnsi" w:hAnsiTheme="minorHAnsi" w:cstheme="minorHAnsi"/>
        </w:rPr>
        <w:t xml:space="preserve"> natural scaffold with </w:t>
      </w:r>
      <w:r w:rsidR="000502E7" w:rsidRPr="002E7709">
        <w:rPr>
          <w:rFonts w:asciiTheme="minorHAnsi" w:hAnsiTheme="minorHAnsi" w:cstheme="minorHAnsi"/>
        </w:rPr>
        <w:t xml:space="preserve">tissue-specific </w:t>
      </w:r>
      <w:r w:rsidR="008236DE" w:rsidRPr="002E7709">
        <w:rPr>
          <w:rFonts w:asciiTheme="minorHAnsi" w:hAnsiTheme="minorHAnsi" w:cstheme="minorHAnsi"/>
        </w:rPr>
        <w:t xml:space="preserve">composition </w:t>
      </w:r>
      <w:r w:rsidR="008C28A3" w:rsidRPr="002E7709">
        <w:rPr>
          <w:rFonts w:asciiTheme="minorHAnsi" w:hAnsiTheme="minorHAnsi" w:cstheme="minorHAnsi"/>
        </w:rPr>
        <w:t xml:space="preserve">as well as </w:t>
      </w:r>
      <w:r w:rsidR="000502E7" w:rsidRPr="002E7709">
        <w:rPr>
          <w:rFonts w:asciiTheme="minorHAnsi" w:hAnsiTheme="minorHAnsi" w:cstheme="minorHAnsi"/>
        </w:rPr>
        <w:t>micro- and macro-</w:t>
      </w:r>
      <w:r w:rsidR="008236DE" w:rsidRPr="002E7709">
        <w:rPr>
          <w:rFonts w:asciiTheme="minorHAnsi" w:hAnsiTheme="minorHAnsi" w:cstheme="minorHAnsi"/>
        </w:rPr>
        <w:t xml:space="preserve">architecture </w:t>
      </w:r>
      <w:r w:rsidR="0008428A" w:rsidRPr="002E7709">
        <w:rPr>
          <w:rFonts w:asciiTheme="minorHAnsi" w:hAnsiTheme="minorHAnsi" w:cstheme="minorHAnsi"/>
        </w:rPr>
        <w:t xml:space="preserve">can be </w:t>
      </w:r>
      <w:r w:rsidR="008236DE" w:rsidRPr="002E7709">
        <w:rPr>
          <w:rFonts w:asciiTheme="minorHAnsi" w:hAnsiTheme="minorHAnsi" w:cstheme="minorHAnsi"/>
        </w:rPr>
        <w:t>obtained by</w:t>
      </w:r>
      <w:r w:rsidR="00BD00EC" w:rsidRPr="002E7709">
        <w:rPr>
          <w:rFonts w:asciiTheme="minorHAnsi" w:hAnsiTheme="minorHAnsi" w:cstheme="minorHAnsi"/>
        </w:rPr>
        <w:t xml:space="preserve"> decellulariz</w:t>
      </w:r>
      <w:r w:rsidR="008236DE" w:rsidRPr="002E7709">
        <w:rPr>
          <w:rFonts w:asciiTheme="minorHAnsi" w:hAnsiTheme="minorHAnsi" w:cstheme="minorHAnsi"/>
        </w:rPr>
        <w:t>ing</w:t>
      </w:r>
      <w:r w:rsidR="00BD00EC" w:rsidRPr="002E7709">
        <w:rPr>
          <w:rFonts w:asciiTheme="minorHAnsi" w:hAnsiTheme="minorHAnsi" w:cstheme="minorHAnsi"/>
        </w:rPr>
        <w:t xml:space="preserve"> heart</w:t>
      </w:r>
      <w:r w:rsidR="008236DE" w:rsidRPr="002E7709">
        <w:rPr>
          <w:rFonts w:asciiTheme="minorHAnsi" w:hAnsiTheme="minorHAnsi" w:cstheme="minorHAnsi"/>
        </w:rPr>
        <w:t>s fr</w:t>
      </w:r>
      <w:r w:rsidR="004734E1" w:rsidRPr="002E7709">
        <w:rPr>
          <w:rFonts w:asciiTheme="minorHAnsi" w:hAnsiTheme="minorHAnsi" w:cstheme="minorHAnsi"/>
        </w:rPr>
        <w:t>om humans or large animals such as pig</w:t>
      </w:r>
      <w:r w:rsidR="00080021">
        <w:rPr>
          <w:rFonts w:asciiTheme="minorHAnsi" w:hAnsiTheme="minorHAnsi" w:cstheme="minorHAnsi"/>
        </w:rPr>
        <w:t>s</w:t>
      </w:r>
      <w:r w:rsidR="008236DE" w:rsidRPr="002E7709">
        <w:rPr>
          <w:rFonts w:asciiTheme="minorHAnsi" w:hAnsiTheme="minorHAnsi" w:cstheme="minorHAnsi"/>
        </w:rPr>
        <w:t>.</w:t>
      </w:r>
      <w:r w:rsidR="00BD00EC" w:rsidRPr="002E7709">
        <w:rPr>
          <w:rFonts w:asciiTheme="minorHAnsi" w:hAnsiTheme="minorHAnsi" w:cstheme="minorHAnsi"/>
        </w:rPr>
        <w:t xml:space="preserve"> </w:t>
      </w:r>
      <w:r w:rsidR="0008428A" w:rsidRPr="002E7709">
        <w:rPr>
          <w:rFonts w:asciiTheme="minorHAnsi" w:hAnsiTheme="minorHAnsi" w:cstheme="minorHAnsi"/>
        </w:rPr>
        <w:t>D</w:t>
      </w:r>
      <w:r w:rsidR="00FE302E" w:rsidRPr="002E7709">
        <w:rPr>
          <w:rFonts w:asciiTheme="minorHAnsi" w:hAnsiTheme="minorHAnsi" w:cstheme="minorHAnsi"/>
        </w:rPr>
        <w:t xml:space="preserve">ecellularization </w:t>
      </w:r>
      <w:r w:rsidR="0039601E" w:rsidRPr="002E7709">
        <w:rPr>
          <w:rFonts w:asciiTheme="minorHAnsi" w:hAnsiTheme="minorHAnsi" w:cstheme="minorHAnsi"/>
        </w:rPr>
        <w:t>involves</w:t>
      </w:r>
      <w:r w:rsidR="009D3DF6" w:rsidRPr="002E7709">
        <w:rPr>
          <w:rFonts w:asciiTheme="minorHAnsi" w:hAnsiTheme="minorHAnsi" w:cstheme="minorHAnsi"/>
        </w:rPr>
        <w:t xml:space="preserve"> wash</w:t>
      </w:r>
      <w:r w:rsidR="0039601E" w:rsidRPr="002E7709">
        <w:rPr>
          <w:rFonts w:asciiTheme="minorHAnsi" w:hAnsiTheme="minorHAnsi" w:cstheme="minorHAnsi"/>
        </w:rPr>
        <w:t>ing</w:t>
      </w:r>
      <w:r w:rsidR="009D3DF6" w:rsidRPr="002E7709">
        <w:rPr>
          <w:rFonts w:asciiTheme="minorHAnsi" w:hAnsiTheme="minorHAnsi" w:cstheme="minorHAnsi"/>
        </w:rPr>
        <w:t xml:space="preserve"> out cellular debris while preserving</w:t>
      </w:r>
      <w:r w:rsidR="004E0A8A" w:rsidRPr="002E7709">
        <w:rPr>
          <w:rFonts w:asciiTheme="minorHAnsi" w:hAnsiTheme="minorHAnsi" w:cstheme="minorHAnsi"/>
        </w:rPr>
        <w:t xml:space="preserve"> 3D extracellular matrix and vasculature</w:t>
      </w:r>
      <w:r w:rsidR="0008428A" w:rsidRPr="002E7709">
        <w:rPr>
          <w:rFonts w:asciiTheme="minorHAnsi" w:hAnsiTheme="minorHAnsi" w:cstheme="minorHAnsi"/>
        </w:rPr>
        <w:t xml:space="preserve"> </w:t>
      </w:r>
      <w:r w:rsidR="00546253" w:rsidRPr="002E7709">
        <w:rPr>
          <w:rFonts w:asciiTheme="minorHAnsi" w:hAnsiTheme="minorHAnsi" w:cstheme="minorHAnsi"/>
        </w:rPr>
        <w:t>a</w:t>
      </w:r>
      <w:r w:rsidR="008C28A3" w:rsidRPr="002E7709">
        <w:rPr>
          <w:rFonts w:asciiTheme="minorHAnsi" w:hAnsiTheme="minorHAnsi" w:cstheme="minorHAnsi"/>
        </w:rPr>
        <w:t>nd allow</w:t>
      </w:r>
      <w:r w:rsidR="0039601E" w:rsidRPr="002E7709">
        <w:rPr>
          <w:rFonts w:asciiTheme="minorHAnsi" w:hAnsiTheme="minorHAnsi" w:cstheme="minorHAnsi"/>
        </w:rPr>
        <w:t>ing</w:t>
      </w:r>
      <w:r w:rsidR="0008428A" w:rsidRPr="002E7709">
        <w:rPr>
          <w:rFonts w:asciiTheme="minorHAnsi" w:hAnsiTheme="minorHAnsi" w:cstheme="minorHAnsi"/>
        </w:rPr>
        <w:t xml:space="preserve"> </w:t>
      </w:r>
      <w:r w:rsidR="00D0432E" w:rsidRPr="002E7709">
        <w:rPr>
          <w:rFonts w:asciiTheme="minorHAnsi" w:hAnsiTheme="minorHAnsi" w:cstheme="minorHAnsi"/>
        </w:rPr>
        <w:t>“</w:t>
      </w:r>
      <w:r w:rsidR="003E242E">
        <w:rPr>
          <w:rFonts w:asciiTheme="minorHAnsi" w:hAnsiTheme="minorHAnsi" w:cstheme="minorHAnsi"/>
        </w:rPr>
        <w:t>cellu</w:t>
      </w:r>
      <w:r w:rsidR="009D3DF6" w:rsidRPr="002E7709">
        <w:rPr>
          <w:rFonts w:asciiTheme="minorHAnsi" w:hAnsiTheme="minorHAnsi" w:cstheme="minorHAnsi"/>
        </w:rPr>
        <w:t>larization</w:t>
      </w:r>
      <w:r w:rsidR="00B53080" w:rsidRPr="002E7709">
        <w:rPr>
          <w:rFonts w:asciiTheme="minorHAnsi" w:hAnsiTheme="minorHAnsi" w:cstheme="minorHAnsi"/>
        </w:rPr>
        <w:t>” at a later timepoint</w:t>
      </w:r>
      <w:r w:rsidR="009D3DF6" w:rsidRPr="002E7709">
        <w:rPr>
          <w:rFonts w:asciiTheme="minorHAnsi" w:hAnsiTheme="minorHAnsi" w:cstheme="minorHAnsi"/>
        </w:rPr>
        <w:t xml:space="preserve">. </w:t>
      </w:r>
      <w:r w:rsidR="00D96E78" w:rsidRPr="002E7709">
        <w:rPr>
          <w:rFonts w:asciiTheme="minorHAnsi" w:hAnsiTheme="minorHAnsi" w:cstheme="minorHAnsi"/>
        </w:rPr>
        <w:t xml:space="preserve">Capitalizing on our novel finding that </w:t>
      </w:r>
      <w:r w:rsidR="00081180" w:rsidRPr="002E7709">
        <w:rPr>
          <w:rFonts w:asciiTheme="minorHAnsi" w:hAnsiTheme="minorHAnsi" w:cstheme="minorHAnsi"/>
        </w:rPr>
        <w:t xml:space="preserve">perfusion </w:t>
      </w:r>
      <w:r w:rsidR="00D96E78" w:rsidRPr="002E7709">
        <w:rPr>
          <w:rFonts w:asciiTheme="minorHAnsi" w:hAnsiTheme="minorHAnsi" w:cstheme="minorHAnsi"/>
        </w:rPr>
        <w:t>decellularization of complex organs is possible, we developed a</w:t>
      </w:r>
      <w:r w:rsidR="009D3DF6" w:rsidRPr="002E7709">
        <w:rPr>
          <w:rFonts w:asciiTheme="minorHAnsi" w:hAnsiTheme="minorHAnsi" w:cstheme="minorHAnsi"/>
        </w:rPr>
        <w:t xml:space="preserve"> more </w:t>
      </w:r>
      <w:r w:rsidR="0008428A" w:rsidRPr="002E7709">
        <w:rPr>
          <w:rFonts w:asciiTheme="minorHAnsi" w:hAnsiTheme="minorHAnsi" w:cstheme="minorHAnsi"/>
        </w:rPr>
        <w:t>“</w:t>
      </w:r>
      <w:r w:rsidR="009D3DF6" w:rsidRPr="002E7709">
        <w:rPr>
          <w:rFonts w:asciiTheme="minorHAnsi" w:hAnsiTheme="minorHAnsi" w:cstheme="minorHAnsi"/>
        </w:rPr>
        <w:t>physiological</w:t>
      </w:r>
      <w:r w:rsidR="0008428A" w:rsidRPr="002E7709">
        <w:rPr>
          <w:rFonts w:asciiTheme="minorHAnsi" w:hAnsiTheme="minorHAnsi" w:cstheme="minorHAnsi"/>
        </w:rPr>
        <w:t>”</w:t>
      </w:r>
      <w:r w:rsidR="009D3DF6" w:rsidRPr="002E7709">
        <w:rPr>
          <w:rFonts w:asciiTheme="minorHAnsi" w:hAnsiTheme="minorHAnsi" w:cstheme="minorHAnsi"/>
        </w:rPr>
        <w:t xml:space="preserve"> method to decell</w:t>
      </w:r>
      <w:r w:rsidR="00D96E78" w:rsidRPr="002E7709">
        <w:rPr>
          <w:rFonts w:asciiTheme="minorHAnsi" w:hAnsiTheme="minorHAnsi" w:cstheme="minorHAnsi"/>
        </w:rPr>
        <w:t>ularize</w:t>
      </w:r>
      <w:r w:rsidR="009D3DF6" w:rsidRPr="002E7709">
        <w:rPr>
          <w:rFonts w:asciiTheme="minorHAnsi" w:hAnsiTheme="minorHAnsi" w:cstheme="minorHAnsi"/>
        </w:rPr>
        <w:t xml:space="preserve"> non-transplantable human heart</w:t>
      </w:r>
      <w:r w:rsidR="00FE302E" w:rsidRPr="002E7709">
        <w:rPr>
          <w:rFonts w:asciiTheme="minorHAnsi" w:hAnsiTheme="minorHAnsi" w:cstheme="minorHAnsi"/>
        </w:rPr>
        <w:t>s</w:t>
      </w:r>
      <w:r w:rsidR="009D3DF6" w:rsidRPr="002E7709">
        <w:rPr>
          <w:rFonts w:asciiTheme="minorHAnsi" w:hAnsiTheme="minorHAnsi" w:cstheme="minorHAnsi"/>
        </w:rPr>
        <w:t xml:space="preserve"> </w:t>
      </w:r>
      <w:r w:rsidR="0008428A" w:rsidRPr="002E7709">
        <w:rPr>
          <w:rFonts w:asciiTheme="minorHAnsi" w:hAnsiTheme="minorHAnsi" w:cstheme="minorHAnsi"/>
        </w:rPr>
        <w:t>by placing them</w:t>
      </w:r>
      <w:r w:rsidR="00FE302E" w:rsidRPr="002E7709">
        <w:rPr>
          <w:rFonts w:asciiTheme="minorHAnsi" w:hAnsiTheme="minorHAnsi" w:cstheme="minorHAnsi"/>
        </w:rPr>
        <w:t xml:space="preserve"> </w:t>
      </w:r>
      <w:r w:rsidR="009D3DF6" w:rsidRPr="002E7709">
        <w:rPr>
          <w:rFonts w:asciiTheme="minorHAnsi" w:hAnsiTheme="minorHAnsi" w:cstheme="minorHAnsi"/>
        </w:rPr>
        <w:t xml:space="preserve">inside </w:t>
      </w:r>
      <w:r w:rsidR="00FE302E" w:rsidRPr="002E7709">
        <w:rPr>
          <w:rFonts w:asciiTheme="minorHAnsi" w:hAnsiTheme="minorHAnsi" w:cstheme="minorHAnsi"/>
        </w:rPr>
        <w:t xml:space="preserve">a </w:t>
      </w:r>
      <w:r w:rsidR="009D3DF6" w:rsidRPr="002E7709">
        <w:rPr>
          <w:rFonts w:asciiTheme="minorHAnsi" w:hAnsiTheme="minorHAnsi" w:cstheme="minorHAnsi"/>
        </w:rPr>
        <w:t>pressurized pouch</w:t>
      </w:r>
      <w:r w:rsidR="005D3782" w:rsidRPr="002E7709">
        <w:rPr>
          <w:rFonts w:asciiTheme="minorHAnsi" w:hAnsiTheme="minorHAnsi" w:cstheme="minorHAnsi"/>
        </w:rPr>
        <w:t>,</w:t>
      </w:r>
      <w:r w:rsidR="00C307DD" w:rsidRPr="002E7709">
        <w:rPr>
          <w:rFonts w:asciiTheme="minorHAnsi" w:hAnsiTheme="minorHAnsi" w:cstheme="minorHAnsi"/>
        </w:rPr>
        <w:t xml:space="preserve"> </w:t>
      </w:r>
      <w:r w:rsidR="00FE302E" w:rsidRPr="002E7709">
        <w:rPr>
          <w:rFonts w:asciiTheme="minorHAnsi" w:hAnsiTheme="minorHAnsi" w:cstheme="minorHAnsi"/>
        </w:rPr>
        <w:t>in</w:t>
      </w:r>
      <w:r w:rsidR="00D96E78" w:rsidRPr="002E7709">
        <w:rPr>
          <w:rFonts w:asciiTheme="minorHAnsi" w:hAnsiTheme="minorHAnsi" w:cstheme="minorHAnsi"/>
        </w:rPr>
        <w:t xml:space="preserve"> an</w:t>
      </w:r>
      <w:r w:rsidR="00FE302E" w:rsidRPr="002E7709">
        <w:rPr>
          <w:rFonts w:asciiTheme="minorHAnsi" w:hAnsiTheme="minorHAnsi" w:cstheme="minorHAnsi"/>
        </w:rPr>
        <w:t xml:space="preserve"> inverted orientation</w:t>
      </w:r>
      <w:r w:rsidR="005D3782" w:rsidRPr="002E7709">
        <w:rPr>
          <w:rFonts w:asciiTheme="minorHAnsi" w:hAnsiTheme="minorHAnsi" w:cstheme="minorHAnsi"/>
        </w:rPr>
        <w:t>,</w:t>
      </w:r>
      <w:r w:rsidR="00FE302E" w:rsidRPr="002E7709">
        <w:rPr>
          <w:rFonts w:asciiTheme="minorHAnsi" w:hAnsiTheme="minorHAnsi" w:cstheme="minorHAnsi"/>
        </w:rPr>
        <w:t xml:space="preserve"> </w:t>
      </w:r>
      <w:r w:rsidR="0000701B" w:rsidRPr="002E7709">
        <w:rPr>
          <w:rFonts w:asciiTheme="minorHAnsi" w:hAnsiTheme="minorHAnsi" w:cstheme="minorHAnsi"/>
        </w:rPr>
        <w:t xml:space="preserve">under </w:t>
      </w:r>
      <w:r w:rsidR="00B53080" w:rsidRPr="002E7709">
        <w:rPr>
          <w:rFonts w:asciiTheme="minorHAnsi" w:hAnsiTheme="minorHAnsi" w:cstheme="minorHAnsi"/>
        </w:rPr>
        <w:lastRenderedPageBreak/>
        <w:t xml:space="preserve">controlled </w:t>
      </w:r>
      <w:r w:rsidR="0000701B" w:rsidRPr="002E7709">
        <w:rPr>
          <w:rFonts w:asciiTheme="minorHAnsi" w:hAnsiTheme="minorHAnsi" w:cstheme="minorHAnsi"/>
        </w:rPr>
        <w:t>pressure</w:t>
      </w:r>
      <w:r w:rsidR="009D3DF6" w:rsidRPr="002E7709">
        <w:rPr>
          <w:rFonts w:asciiTheme="minorHAnsi" w:hAnsiTheme="minorHAnsi" w:cstheme="minorHAnsi"/>
        </w:rPr>
        <w:t>.</w:t>
      </w:r>
      <w:r w:rsidR="00080021">
        <w:rPr>
          <w:rFonts w:asciiTheme="minorHAnsi" w:hAnsiTheme="minorHAnsi" w:cstheme="minorHAnsi"/>
        </w:rPr>
        <w:t xml:space="preserve"> </w:t>
      </w:r>
      <w:r w:rsidR="005D3782" w:rsidRPr="002E7709">
        <w:rPr>
          <w:rFonts w:asciiTheme="minorHAnsi" w:hAnsiTheme="minorHAnsi" w:cstheme="minorHAnsi"/>
        </w:rPr>
        <w:t xml:space="preserve">The purpose of </w:t>
      </w:r>
      <w:r w:rsidR="00FF3407" w:rsidRPr="002E7709">
        <w:rPr>
          <w:rFonts w:asciiTheme="minorHAnsi" w:hAnsiTheme="minorHAnsi" w:cstheme="minorHAnsi"/>
        </w:rPr>
        <w:t xml:space="preserve">using </w:t>
      </w:r>
      <w:r w:rsidR="005D3782" w:rsidRPr="002E7709">
        <w:rPr>
          <w:rFonts w:asciiTheme="minorHAnsi" w:hAnsiTheme="minorHAnsi" w:cstheme="minorHAnsi"/>
        </w:rPr>
        <w:t xml:space="preserve">a </w:t>
      </w:r>
      <w:r w:rsidR="009557B3" w:rsidRPr="002E7709">
        <w:rPr>
          <w:rFonts w:asciiTheme="minorHAnsi" w:hAnsiTheme="minorHAnsi" w:cstheme="minorHAnsi"/>
        </w:rPr>
        <w:t xml:space="preserve">pressurized pouch is to create pressure </w:t>
      </w:r>
      <w:r w:rsidR="005D3782" w:rsidRPr="002E7709">
        <w:rPr>
          <w:rFonts w:asciiTheme="minorHAnsi" w:hAnsiTheme="minorHAnsi" w:cstheme="minorHAnsi"/>
        </w:rPr>
        <w:t>gradient</w:t>
      </w:r>
      <w:r w:rsidR="00B53080" w:rsidRPr="002E7709">
        <w:rPr>
          <w:rFonts w:asciiTheme="minorHAnsi" w:hAnsiTheme="minorHAnsi" w:cstheme="minorHAnsi"/>
        </w:rPr>
        <w:t>s</w:t>
      </w:r>
      <w:r w:rsidR="009557B3" w:rsidRPr="002E7709">
        <w:rPr>
          <w:rFonts w:asciiTheme="minorHAnsi" w:hAnsiTheme="minorHAnsi" w:cstheme="minorHAnsi"/>
        </w:rPr>
        <w:t xml:space="preserve"> across </w:t>
      </w:r>
      <w:r w:rsidR="005D3782" w:rsidRPr="002E7709">
        <w:rPr>
          <w:rFonts w:asciiTheme="minorHAnsi" w:hAnsiTheme="minorHAnsi" w:cstheme="minorHAnsi"/>
        </w:rPr>
        <w:t xml:space="preserve">the </w:t>
      </w:r>
      <w:r w:rsidR="009557B3" w:rsidRPr="002E7709">
        <w:rPr>
          <w:rFonts w:asciiTheme="minorHAnsi" w:hAnsiTheme="minorHAnsi" w:cstheme="minorHAnsi"/>
        </w:rPr>
        <w:t xml:space="preserve">aortic valve to </w:t>
      </w:r>
      <w:r w:rsidR="00546253" w:rsidRPr="002E7709">
        <w:rPr>
          <w:rFonts w:asciiTheme="minorHAnsi" w:hAnsiTheme="minorHAnsi" w:cstheme="minorHAnsi"/>
        </w:rPr>
        <w:t>keep it closed</w:t>
      </w:r>
      <w:r w:rsidR="00D90225" w:rsidRPr="002E7709">
        <w:rPr>
          <w:rFonts w:asciiTheme="minorHAnsi" w:hAnsiTheme="minorHAnsi" w:cstheme="minorHAnsi"/>
        </w:rPr>
        <w:t xml:space="preserve"> and improve</w:t>
      </w:r>
      <w:r w:rsidR="005D3782" w:rsidRPr="002E7709">
        <w:rPr>
          <w:rFonts w:asciiTheme="minorHAnsi" w:hAnsiTheme="minorHAnsi" w:cstheme="minorHAnsi"/>
        </w:rPr>
        <w:t xml:space="preserve"> myocardial perfusion</w:t>
      </w:r>
      <w:r w:rsidR="009557B3" w:rsidRPr="002E7709">
        <w:rPr>
          <w:rFonts w:asciiTheme="minorHAnsi" w:hAnsiTheme="minorHAnsi" w:cstheme="minorHAnsi"/>
        </w:rPr>
        <w:t>.</w:t>
      </w:r>
      <w:r w:rsidR="00080021">
        <w:rPr>
          <w:rFonts w:asciiTheme="minorHAnsi" w:hAnsiTheme="minorHAnsi" w:cstheme="minorHAnsi"/>
        </w:rPr>
        <w:t xml:space="preserve"> </w:t>
      </w:r>
      <w:r w:rsidR="00BE2414" w:rsidRPr="002E7709">
        <w:rPr>
          <w:rFonts w:asciiTheme="minorHAnsi" w:hAnsiTheme="minorHAnsi" w:cstheme="minorHAnsi"/>
        </w:rPr>
        <w:t xml:space="preserve">Simultaneous </w:t>
      </w:r>
      <w:r w:rsidR="005D3782" w:rsidRPr="002E7709">
        <w:rPr>
          <w:rFonts w:asciiTheme="minorHAnsi" w:hAnsiTheme="minorHAnsi" w:cstheme="minorHAnsi"/>
        </w:rPr>
        <w:t>assessment of flow</w:t>
      </w:r>
      <w:r w:rsidR="00BE2414" w:rsidRPr="002E7709">
        <w:rPr>
          <w:rFonts w:asciiTheme="minorHAnsi" w:hAnsiTheme="minorHAnsi" w:cstheme="minorHAnsi"/>
        </w:rPr>
        <w:t xml:space="preserve"> dynamics and cellular debris removal </w:t>
      </w:r>
      <w:r w:rsidR="008D25BE" w:rsidRPr="002E7709">
        <w:rPr>
          <w:rFonts w:asciiTheme="minorHAnsi" w:hAnsiTheme="minorHAnsi" w:cstheme="minorHAnsi"/>
        </w:rPr>
        <w:t xml:space="preserve">during decellularization </w:t>
      </w:r>
      <w:r w:rsidR="00D75757" w:rsidRPr="002E7709">
        <w:rPr>
          <w:rFonts w:asciiTheme="minorHAnsi" w:hAnsiTheme="minorHAnsi" w:cstheme="minorHAnsi"/>
        </w:rPr>
        <w:t xml:space="preserve">allowed </w:t>
      </w:r>
      <w:r w:rsidR="00D90225" w:rsidRPr="002E7709">
        <w:rPr>
          <w:rFonts w:asciiTheme="minorHAnsi" w:hAnsiTheme="minorHAnsi" w:cstheme="minorHAnsi"/>
        </w:rPr>
        <w:t xml:space="preserve">us to </w:t>
      </w:r>
      <w:r w:rsidR="004734E1" w:rsidRPr="002E7709">
        <w:rPr>
          <w:rFonts w:asciiTheme="minorHAnsi" w:hAnsiTheme="minorHAnsi" w:cstheme="minorHAnsi"/>
        </w:rPr>
        <w:t>monitor both fluid inflow and debris outflow</w:t>
      </w:r>
      <w:r w:rsidR="0077523B" w:rsidRPr="002E7709">
        <w:rPr>
          <w:rFonts w:asciiTheme="minorHAnsi" w:hAnsiTheme="minorHAnsi" w:cstheme="minorHAnsi"/>
        </w:rPr>
        <w:t>,</w:t>
      </w:r>
      <w:r w:rsidR="004734E1" w:rsidRPr="002E7709">
        <w:rPr>
          <w:rFonts w:asciiTheme="minorHAnsi" w:hAnsiTheme="minorHAnsi" w:cstheme="minorHAnsi"/>
        </w:rPr>
        <w:t xml:space="preserve"> </w:t>
      </w:r>
      <w:r w:rsidR="00D75757" w:rsidRPr="002E7709">
        <w:rPr>
          <w:rFonts w:asciiTheme="minorHAnsi" w:hAnsiTheme="minorHAnsi" w:cstheme="minorHAnsi"/>
        </w:rPr>
        <w:t>thereby</w:t>
      </w:r>
      <w:r w:rsidR="00081180" w:rsidRPr="002E7709">
        <w:rPr>
          <w:rFonts w:asciiTheme="minorHAnsi" w:hAnsiTheme="minorHAnsi" w:cstheme="minorHAnsi"/>
        </w:rPr>
        <w:t xml:space="preserve"> generat</w:t>
      </w:r>
      <w:r w:rsidR="00D75757" w:rsidRPr="002E7709">
        <w:rPr>
          <w:rFonts w:asciiTheme="minorHAnsi" w:hAnsiTheme="minorHAnsi" w:cstheme="minorHAnsi"/>
        </w:rPr>
        <w:t>ing</w:t>
      </w:r>
      <w:r w:rsidR="004734E1" w:rsidRPr="002E7709">
        <w:rPr>
          <w:rFonts w:asciiTheme="minorHAnsi" w:hAnsiTheme="minorHAnsi" w:cstheme="minorHAnsi"/>
        </w:rPr>
        <w:t xml:space="preserve"> a</w:t>
      </w:r>
      <w:r w:rsidR="008D25BE" w:rsidRPr="002E7709">
        <w:rPr>
          <w:rFonts w:asciiTheme="minorHAnsi" w:hAnsiTheme="minorHAnsi" w:cstheme="minorHAnsi"/>
        </w:rPr>
        <w:t xml:space="preserve"> scaffold </w:t>
      </w:r>
      <w:r w:rsidR="004734E1" w:rsidRPr="002E7709">
        <w:rPr>
          <w:rFonts w:asciiTheme="minorHAnsi" w:hAnsiTheme="minorHAnsi" w:cstheme="minorHAnsi"/>
        </w:rPr>
        <w:t>that can</w:t>
      </w:r>
      <w:r w:rsidR="005D3782" w:rsidRPr="002E7709">
        <w:rPr>
          <w:rFonts w:asciiTheme="minorHAnsi" w:hAnsiTheme="minorHAnsi" w:cstheme="minorHAnsi"/>
        </w:rPr>
        <w:t xml:space="preserve"> be used either </w:t>
      </w:r>
      <w:r w:rsidR="008D25BE" w:rsidRPr="002E7709">
        <w:rPr>
          <w:rFonts w:asciiTheme="minorHAnsi" w:hAnsiTheme="minorHAnsi" w:cstheme="minorHAnsi"/>
        </w:rPr>
        <w:t xml:space="preserve">for </w:t>
      </w:r>
      <w:r w:rsidR="00081180" w:rsidRPr="002E7709">
        <w:rPr>
          <w:rFonts w:asciiTheme="minorHAnsi" w:hAnsiTheme="minorHAnsi" w:cstheme="minorHAnsi"/>
        </w:rPr>
        <w:t xml:space="preserve">simple </w:t>
      </w:r>
      <w:r w:rsidR="008D25BE" w:rsidRPr="002E7709">
        <w:rPr>
          <w:rFonts w:asciiTheme="minorHAnsi" w:hAnsiTheme="minorHAnsi" w:cstheme="minorHAnsi"/>
        </w:rPr>
        <w:t>cardiac repair</w:t>
      </w:r>
      <w:r w:rsidR="004734E1" w:rsidRPr="002E7709">
        <w:rPr>
          <w:rFonts w:asciiTheme="minorHAnsi" w:hAnsiTheme="minorHAnsi" w:cstheme="minorHAnsi"/>
        </w:rPr>
        <w:t xml:space="preserve"> (</w:t>
      </w:r>
      <w:r w:rsidR="00080021" w:rsidRPr="00080021">
        <w:rPr>
          <w:rFonts w:asciiTheme="minorHAnsi" w:hAnsiTheme="minorHAnsi" w:cstheme="minorHAnsi"/>
          <w:i/>
        </w:rPr>
        <w:t>e.g.</w:t>
      </w:r>
      <w:r w:rsidR="004734E1" w:rsidRPr="002E7709">
        <w:rPr>
          <w:rFonts w:asciiTheme="minorHAnsi" w:hAnsiTheme="minorHAnsi" w:cstheme="minorHAnsi"/>
        </w:rPr>
        <w:t xml:space="preserve"> as a</w:t>
      </w:r>
      <w:r w:rsidR="00D90225" w:rsidRPr="002E7709">
        <w:rPr>
          <w:rFonts w:asciiTheme="minorHAnsi" w:hAnsiTheme="minorHAnsi" w:cstheme="minorHAnsi"/>
        </w:rPr>
        <w:t xml:space="preserve"> pat</w:t>
      </w:r>
      <w:r w:rsidR="004734E1" w:rsidRPr="002E7709">
        <w:rPr>
          <w:rFonts w:asciiTheme="minorHAnsi" w:hAnsiTheme="minorHAnsi" w:cstheme="minorHAnsi"/>
        </w:rPr>
        <w:t>ch</w:t>
      </w:r>
      <w:r w:rsidR="00081180" w:rsidRPr="002E7709">
        <w:rPr>
          <w:rFonts w:asciiTheme="minorHAnsi" w:hAnsiTheme="minorHAnsi" w:cstheme="minorHAnsi"/>
        </w:rPr>
        <w:t xml:space="preserve"> or valve scaffold</w:t>
      </w:r>
      <w:r w:rsidR="004734E1" w:rsidRPr="002E7709">
        <w:rPr>
          <w:rFonts w:asciiTheme="minorHAnsi" w:hAnsiTheme="minorHAnsi" w:cstheme="minorHAnsi"/>
        </w:rPr>
        <w:t>)</w:t>
      </w:r>
      <w:r w:rsidR="00D90225" w:rsidRPr="002E7709">
        <w:rPr>
          <w:rFonts w:asciiTheme="minorHAnsi" w:hAnsiTheme="minorHAnsi" w:cstheme="minorHAnsi"/>
        </w:rPr>
        <w:t xml:space="preserve"> </w:t>
      </w:r>
      <w:r w:rsidR="008D25BE" w:rsidRPr="002E7709">
        <w:rPr>
          <w:rFonts w:asciiTheme="minorHAnsi" w:hAnsiTheme="minorHAnsi" w:cstheme="minorHAnsi"/>
        </w:rPr>
        <w:t xml:space="preserve">or </w:t>
      </w:r>
      <w:r w:rsidR="00701E42" w:rsidRPr="002E7709">
        <w:rPr>
          <w:rFonts w:asciiTheme="minorHAnsi" w:hAnsiTheme="minorHAnsi" w:cstheme="minorHAnsi"/>
        </w:rPr>
        <w:t xml:space="preserve">as a whole-organ scaffold. </w:t>
      </w:r>
    </w:p>
    <w:p w14:paraId="7DAF65F2" w14:textId="77777777" w:rsidR="00BE5F4A" w:rsidRPr="002E7709" w:rsidRDefault="00BE5F4A" w:rsidP="00925823">
      <w:pPr>
        <w:jc w:val="both"/>
        <w:rPr>
          <w:rFonts w:asciiTheme="minorHAnsi" w:hAnsiTheme="minorHAnsi" w:cstheme="minorHAnsi"/>
        </w:rPr>
      </w:pPr>
    </w:p>
    <w:p w14:paraId="4CE6FE55" w14:textId="77777777" w:rsidR="003D2F0A" w:rsidRPr="002E7709" w:rsidRDefault="005C54D2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i/>
          <w:color w:val="808080"/>
        </w:rPr>
      </w:pPr>
      <w:r w:rsidRPr="002E7709">
        <w:rPr>
          <w:rFonts w:asciiTheme="minorHAnsi" w:hAnsiTheme="minorHAnsi" w:cstheme="minorHAnsi"/>
          <w:b/>
        </w:rPr>
        <w:t>INTRODUCTION</w:t>
      </w:r>
      <w:r w:rsidR="003D2F0A" w:rsidRPr="002E7709">
        <w:rPr>
          <w:rFonts w:asciiTheme="minorHAnsi" w:hAnsiTheme="minorHAnsi" w:cstheme="minorHAnsi"/>
          <w:b/>
          <w:bCs/>
        </w:rPr>
        <w:t>:</w:t>
      </w:r>
      <w:r w:rsidR="003D2F0A" w:rsidRPr="002E7709">
        <w:rPr>
          <w:rFonts w:asciiTheme="minorHAnsi" w:hAnsiTheme="minorHAnsi" w:cstheme="minorHAnsi"/>
        </w:rPr>
        <w:t xml:space="preserve"> </w:t>
      </w:r>
    </w:p>
    <w:p w14:paraId="54B7E1D0" w14:textId="2A0417F9" w:rsidR="003D2F0A" w:rsidRPr="002E7709" w:rsidRDefault="00DE1AF2" w:rsidP="00D90225">
      <w:pPr>
        <w:widowControl w:val="0"/>
        <w:autoSpaceDE w:val="0"/>
        <w:autoSpaceDN w:val="0"/>
        <w:adjustRightInd w:val="0"/>
        <w:ind w:firstLine="72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Heart failure</w:t>
      </w:r>
      <w:r w:rsidR="005F776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26CD7" w:rsidRPr="002E7709">
        <w:rPr>
          <w:rFonts w:asciiTheme="minorHAnsi" w:hAnsiTheme="minorHAnsi" w:cstheme="minorHAnsi"/>
          <w:color w:val="0D0D0D" w:themeColor="text1" w:themeTint="F2"/>
        </w:rPr>
        <w:t>leads to</w:t>
      </w:r>
      <w:r w:rsidR="00E52F51" w:rsidRPr="002E7709">
        <w:rPr>
          <w:rFonts w:asciiTheme="minorHAnsi" w:hAnsiTheme="minorHAnsi" w:cstheme="minorHAnsi"/>
          <w:color w:val="0D0D0D" w:themeColor="text1" w:themeTint="F2"/>
        </w:rPr>
        <w:t xml:space="preserve"> high mortality </w:t>
      </w:r>
      <w:r w:rsidR="00D57AED" w:rsidRPr="002E7709">
        <w:rPr>
          <w:rFonts w:asciiTheme="minorHAnsi" w:hAnsiTheme="minorHAnsi" w:cstheme="minorHAnsi"/>
          <w:color w:val="0D0D0D" w:themeColor="text1" w:themeTint="F2"/>
        </w:rPr>
        <w:t>in patients</w:t>
      </w:r>
      <w:r w:rsidR="003F116A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>The ultimate treatment option for end-stage heart failure</w:t>
      </w:r>
      <w:r w:rsidR="00D57AED" w:rsidRPr="002E7709">
        <w:rPr>
          <w:rFonts w:asciiTheme="minorHAnsi" w:hAnsiTheme="minorHAnsi" w:cstheme="minorHAnsi"/>
          <w:color w:val="0D0D0D" w:themeColor="text1" w:themeTint="F2"/>
        </w:rPr>
        <w:t xml:space="preserve"> is </w:t>
      </w:r>
      <w:proofErr w:type="spellStart"/>
      <w:r w:rsidR="00EF032B" w:rsidRPr="002E7709">
        <w:rPr>
          <w:rFonts w:asciiTheme="minorHAnsi" w:hAnsiTheme="minorHAnsi" w:cstheme="minorHAnsi"/>
          <w:color w:val="0D0D0D" w:themeColor="text1" w:themeTint="F2"/>
        </w:rPr>
        <w:t>allo</w:t>
      </w:r>
      <w:proofErr w:type="spellEnd"/>
      <w:r w:rsidR="00EF032B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Pr="002E7709">
        <w:rPr>
          <w:rFonts w:asciiTheme="minorHAnsi" w:hAnsiTheme="minorHAnsi" w:cstheme="minorHAnsi"/>
          <w:color w:val="0D0D0D" w:themeColor="text1" w:themeTint="F2"/>
        </w:rPr>
        <w:t>transplantation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EF032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 xml:space="preserve">However, 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 xml:space="preserve">there is a long wait-list for 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 xml:space="preserve">transplantation 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>due to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 xml:space="preserve"> the </w:t>
      </w:r>
      <w:r w:rsidR="00611A4B" w:rsidRPr="002E7709">
        <w:rPr>
          <w:rFonts w:asciiTheme="minorHAnsi" w:hAnsiTheme="minorHAnsi" w:cstheme="minorHAnsi"/>
          <w:color w:val="0D0D0D" w:themeColor="text1" w:themeTint="F2"/>
        </w:rPr>
        <w:t xml:space="preserve">shortage 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>o</w:t>
      </w:r>
      <w:r w:rsidR="00EF032B" w:rsidRPr="002E7709">
        <w:rPr>
          <w:rFonts w:asciiTheme="minorHAnsi" w:hAnsiTheme="minorHAnsi" w:cstheme="minorHAnsi"/>
          <w:color w:val="0D0D0D" w:themeColor="text1" w:themeTint="F2"/>
        </w:rPr>
        <w:t>f donor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 xml:space="preserve"> organs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EF032B" w:rsidRPr="002E7709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 xml:space="preserve">patients </w:t>
      </w:r>
      <w:r w:rsidR="00701E42" w:rsidRPr="002E7709">
        <w:rPr>
          <w:rFonts w:asciiTheme="minorHAnsi" w:hAnsiTheme="minorHAnsi" w:cstheme="minorHAnsi"/>
          <w:color w:val="0D0D0D" w:themeColor="text1" w:themeTint="F2"/>
        </w:rPr>
        <w:t xml:space="preserve">face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post-</w:t>
      </w:r>
      <w:r w:rsidR="008E4609" w:rsidRPr="002E7709">
        <w:rPr>
          <w:rFonts w:asciiTheme="minorHAnsi" w:hAnsiTheme="minorHAnsi" w:cstheme="minorHAnsi"/>
          <w:color w:val="0D0D0D" w:themeColor="text1" w:themeTint="F2"/>
        </w:rPr>
        <w:t xml:space="preserve">transplantation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hurdles </w:t>
      </w:r>
      <w:r w:rsidR="00701E42" w:rsidRPr="002E7709">
        <w:rPr>
          <w:rFonts w:asciiTheme="minorHAnsi" w:hAnsiTheme="minorHAnsi" w:cstheme="minorHAnsi"/>
          <w:color w:val="0D0D0D" w:themeColor="text1" w:themeTint="F2"/>
        </w:rPr>
        <w:t>that range from</w:t>
      </w:r>
      <w:r w:rsidR="00026CD7" w:rsidRPr="002E7709">
        <w:rPr>
          <w:rFonts w:asciiTheme="minorHAnsi" w:hAnsiTheme="minorHAnsi" w:cstheme="minorHAnsi"/>
          <w:color w:val="0D0D0D" w:themeColor="text1" w:themeTint="F2"/>
        </w:rPr>
        <w:t xml:space="preserve"> life-long immunosuppression </w:t>
      </w:r>
      <w:r w:rsidR="00701E42" w:rsidRPr="002E7709">
        <w:rPr>
          <w:rFonts w:asciiTheme="minorHAnsi" w:hAnsiTheme="minorHAnsi" w:cstheme="minorHAnsi"/>
          <w:color w:val="0D0D0D" w:themeColor="text1" w:themeTint="F2"/>
        </w:rPr>
        <w:t>to</w:t>
      </w:r>
      <w:r w:rsidR="00026CD7" w:rsidRPr="002E7709">
        <w:rPr>
          <w:rFonts w:asciiTheme="minorHAnsi" w:hAnsiTheme="minorHAnsi" w:cstheme="minorHAnsi"/>
          <w:color w:val="0D0D0D" w:themeColor="text1" w:themeTint="F2"/>
        </w:rPr>
        <w:t xml:space="preserve"> chronic organ rejection</w:t>
      </w:r>
      <w:r w:rsidR="0089112C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Xcml0aW5nIEdyb3VwPC9BdXRob3I+PFllYXI+MjAxNjwv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</w:fldData>
        </w:fldChar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Xcml0aW5nIEdyb3VwPC9BdXRob3I+PFllYXI+MjAxNjwv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</w:fldData>
        </w:fldChar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CD0FA8" w:rsidRPr="002E7709">
        <w:rPr>
          <w:rFonts w:asciiTheme="minorHAnsi" w:hAnsiTheme="minorHAnsi" w:cstheme="minorHAnsi"/>
          <w:color w:val="0D0D0D" w:themeColor="text1" w:themeTint="F2"/>
        </w:rPr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89112C" w:rsidRPr="002E7709">
        <w:rPr>
          <w:rFonts w:asciiTheme="minorHAnsi" w:hAnsiTheme="minorHAnsi" w:cstheme="minorHAnsi"/>
          <w:color w:val="0D0D0D" w:themeColor="text1" w:themeTint="F2"/>
        </w:rPr>
      </w:r>
      <w:r w:rsidR="0089112C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1374BD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1,2</w:t>
      </w:r>
      <w:r w:rsidR="0089112C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026CD7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9F1294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C3B60" w:rsidRPr="002E7709">
        <w:rPr>
          <w:rFonts w:asciiTheme="minorHAnsi" w:hAnsiTheme="minorHAnsi" w:cstheme="minorHAnsi"/>
          <w:color w:val="0D0D0D" w:themeColor="text1" w:themeTint="F2"/>
        </w:rPr>
        <w:t xml:space="preserve">Bioengineering functional 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>heart</w:t>
      </w:r>
      <w:r w:rsidR="009455D3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27D06" w:rsidRPr="002E7709">
        <w:rPr>
          <w:rFonts w:asciiTheme="minorHAnsi" w:hAnsiTheme="minorHAnsi" w:cstheme="minorHAnsi"/>
          <w:color w:val="0D0D0D" w:themeColor="text1" w:themeTint="F2"/>
        </w:rPr>
        <w:t>by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 repopulating decellularized human-size</w:t>
      </w:r>
      <w:r w:rsidR="00081180" w:rsidRPr="002E7709">
        <w:rPr>
          <w:rFonts w:asciiTheme="minorHAnsi" w:hAnsiTheme="minorHAnsi" w:cstheme="minorHAnsi"/>
          <w:color w:val="0D0D0D" w:themeColor="text1" w:themeTint="F2"/>
        </w:rPr>
        <w:t>d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455D3" w:rsidRPr="002E7709">
        <w:rPr>
          <w:rFonts w:asciiTheme="minorHAnsi" w:hAnsiTheme="minorHAnsi" w:cstheme="minorHAnsi"/>
          <w:color w:val="0D0D0D" w:themeColor="text1" w:themeTint="F2"/>
        </w:rPr>
        <w:t>heart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 with 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>a</w:t>
      </w:r>
      <w:r w:rsidR="009455D3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patient’s </w:t>
      </w:r>
      <w:r w:rsidR="009455D3" w:rsidRPr="002E7709">
        <w:rPr>
          <w:rFonts w:asciiTheme="minorHAnsi" w:hAnsiTheme="minorHAnsi" w:cstheme="minorHAnsi"/>
          <w:color w:val="0D0D0D" w:themeColor="text1" w:themeTint="F2"/>
        </w:rPr>
        <w:t xml:space="preserve">own </w:t>
      </w:r>
      <w:r w:rsidR="00C231E3" w:rsidRPr="002E7709">
        <w:rPr>
          <w:rFonts w:asciiTheme="minorHAnsi" w:hAnsiTheme="minorHAnsi" w:cstheme="minorHAnsi"/>
          <w:color w:val="0D0D0D" w:themeColor="text1" w:themeTint="F2"/>
        </w:rPr>
        <w:t xml:space="preserve">cells </w:t>
      </w:r>
      <w:r w:rsidR="002F18FE" w:rsidRPr="002E7709">
        <w:rPr>
          <w:rFonts w:asciiTheme="minorHAnsi" w:hAnsiTheme="minorHAnsi" w:cstheme="minorHAnsi"/>
          <w:color w:val="0D0D0D" w:themeColor="text1" w:themeTint="F2"/>
        </w:rPr>
        <w:t xml:space="preserve">could circumvent </w:t>
      </w:r>
      <w:r w:rsidR="00D90225" w:rsidRPr="002E7709">
        <w:rPr>
          <w:rFonts w:asciiTheme="minorHAnsi" w:hAnsiTheme="minorHAnsi" w:cstheme="minorHAnsi"/>
          <w:color w:val="0D0D0D" w:themeColor="text1" w:themeTint="F2"/>
        </w:rPr>
        <w:t>these</w:t>
      </w:r>
      <w:r w:rsidR="002F18FE" w:rsidRPr="002E7709">
        <w:rPr>
          <w:rFonts w:asciiTheme="minorHAnsi" w:hAnsiTheme="minorHAnsi" w:cstheme="minorHAnsi"/>
          <w:color w:val="0D0D0D" w:themeColor="text1" w:themeTint="F2"/>
        </w:rPr>
        <w:t xml:space="preserve"> hurdles</w:t>
      </w:r>
      <w:r w:rsidR="00710683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Zimmermann&lt;/Author&gt;&lt;Year&gt;2016&lt;/Year&gt;&lt;RecNum&gt;5130&lt;/RecNum&gt;&lt;DisplayText&gt;&lt;style face="superscript"&gt;3&lt;/style&gt;&lt;/DisplayText&gt;&lt;record&gt;&lt;rec-number&gt;5130&lt;/rec-number&gt;&lt;foreign-keys&gt;&lt;key app="EN" db-id="w5awx2tzxr5frqevr0k59sxu2sasa5ezrdte" timestamp="1483329220"&gt;5130&lt;/key&gt;&lt;key app="ENWeb" db-id=""&gt;0&lt;/key&gt;&lt;/foreign-keys&gt;&lt;ref-type name="Journal Article"&gt;17&lt;/ref-type&gt;&lt;contributors&gt;&lt;authors&gt;&lt;author&gt;Zimmermann, W. H.&lt;/author&gt;&lt;/authors&gt;&lt;/contributors&gt;&lt;auth-address&gt;From the Institute of Pharmacology and Toxicology, University Medical Center Gottingen, Gottingen, Germany; and DZHK (German Center for Cardiovascular Research), partner site Gottingen, Gottingen, Germany. w.zimmermann@med.uni-goettingen.de.&lt;/auth-address&gt;&lt;titles&gt;&lt;title&gt;Strip and Dress the Human Heart&lt;/title&gt;&lt;secondary-title&gt;Circ Res&lt;/secondary-title&gt;&lt;/titles&gt;&lt;periodical&gt;&lt;full-title&gt;Circulation Research&lt;/full-title&gt;&lt;abbr-1&gt;Circ Res&lt;/abbr-1&gt;&lt;/periodical&gt;&lt;pages&gt;12-3&lt;/pages&gt;&lt;volume&gt;118&lt;/volume&gt;&lt;number&gt;1&lt;/number&gt;&lt;keywords&gt;&lt;keyword&gt;Bioengineering/*methods&lt;/keyword&gt;&lt;keyword&gt;Extracellular Matrix/*physiology&lt;/keyword&gt;&lt;keyword&gt;Female&lt;/keyword&gt;&lt;keyword&gt;Humans&lt;/keyword&gt;&lt;keyword&gt;Male&lt;/keyword&gt;&lt;keyword&gt;Myocardium/*cytology&lt;/keyword&gt;&lt;keyword&gt;Pluripotent Stem Cells/*physiology&lt;/keyword&gt;&lt;keyword&gt;Editorials heart&lt;/keyword&gt;&lt;keyword&gt;heart failure&lt;/keyword&gt;&lt;keyword&gt;myocytes, cardiac&lt;/keyword&gt;&lt;keyword&gt;stem cells&lt;/keyword&gt;&lt;keyword&gt;tissue engineering&lt;/keyword&gt;&lt;/keywords&gt;&lt;dates&gt;&lt;year&gt;2016&lt;/year&gt;&lt;pub-dates&gt;&lt;date&gt;Jan 08&lt;/date&gt;&lt;/pub-dates&gt;&lt;/dates&gt;&lt;isbn&gt;1524-4571 (Electronic)&amp;#xD;0009-7330 (Linking)&lt;/isbn&gt;&lt;accession-num&gt;26837739&lt;/accession-num&gt;&lt;urls&gt;&lt;related-urls&gt;&lt;url&gt;https://www.ncbi.nlm.nih.gov/pubmed/26837739&lt;/url&gt;&lt;/related-urls&gt;&lt;/urls&gt;&lt;electronic-resource-num&gt;10.1161/CIRCRESAHA.115.307938&lt;/electronic-resource-num&gt;&lt;/record&gt;&lt;/Cite&gt;&lt;/EndNote&gt;</w:instrText>
      </w:r>
      <w:r w:rsidR="00710683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1374BD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3</w:t>
      </w:r>
      <w:r w:rsidR="0071068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2F18FE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</w:p>
    <w:p w14:paraId="6629934F" w14:textId="77777777" w:rsidR="00080021" w:rsidRDefault="00080021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2D5EC7B9" w14:textId="7714706A" w:rsidR="00D90225" w:rsidRPr="002E7709" w:rsidRDefault="00D90225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A major step in “engineering” a heart is the creation of a scaffold with appropriate </w:t>
      </w:r>
      <w:r w:rsidR="009D100C" w:rsidRPr="002E7709">
        <w:rPr>
          <w:rFonts w:asciiTheme="minorHAnsi" w:hAnsiTheme="minorHAnsi" w:cstheme="minorHAnsi"/>
          <w:color w:val="0D0D0D" w:themeColor="text1" w:themeTint="F2"/>
        </w:rPr>
        <w:t xml:space="preserve">vascular and parenchymal </w:t>
      </w:r>
      <w:r w:rsidRPr="002E7709">
        <w:rPr>
          <w:rFonts w:asciiTheme="minorHAnsi" w:hAnsiTheme="minorHAnsi" w:cstheme="minorHAnsi"/>
          <w:color w:val="0D0D0D" w:themeColor="text1" w:themeTint="F2"/>
        </w:rPr>
        <w:t>structure, composition and function</w:t>
      </w:r>
      <w:r w:rsidR="0008428A" w:rsidRPr="002E7709">
        <w:rPr>
          <w:rFonts w:asciiTheme="minorHAnsi" w:hAnsiTheme="minorHAnsi" w:cstheme="minorHAnsi"/>
          <w:color w:val="0D0D0D" w:themeColor="text1" w:themeTint="F2"/>
        </w:rPr>
        <w:t xml:space="preserve"> to guide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611A4B" w:rsidRPr="002E7709">
        <w:rPr>
          <w:rFonts w:asciiTheme="minorHAnsi" w:hAnsiTheme="minorHAnsi" w:cstheme="minorHAnsi"/>
          <w:color w:val="0D0D0D" w:themeColor="text1" w:themeTint="F2"/>
        </w:rPr>
        <w:t>alignment and organization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 of delivered cells</w:t>
      </w:r>
      <w:r w:rsidRPr="002E7709">
        <w:rPr>
          <w:rFonts w:asciiTheme="minorHAnsi" w:hAnsiTheme="minorHAnsi" w:cstheme="minorHAnsi"/>
          <w:color w:val="0D0D0D" w:themeColor="text1" w:themeTint="F2"/>
        </w:rPr>
        <w:t>. In the prese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nce of the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appropriate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framework, cell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seeded on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 the scaffold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428A" w:rsidRPr="002E7709">
        <w:rPr>
          <w:rFonts w:asciiTheme="minorHAnsi" w:hAnsiTheme="minorHAnsi" w:cstheme="minorHAnsi"/>
          <w:color w:val="0D0D0D" w:themeColor="text1" w:themeTint="F2"/>
        </w:rPr>
        <w:t>should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recognize the environment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Pr="002E7709">
        <w:rPr>
          <w:rFonts w:asciiTheme="minorHAnsi" w:hAnsiTheme="minorHAnsi" w:cstheme="minorHAnsi"/>
          <w:color w:val="0D0D0D" w:themeColor="text1" w:themeTint="F2"/>
        </w:rPr>
        <w:t>perform the expected function a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part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of that</w:t>
      </w:r>
      <w:r w:rsidR="0008428A" w:rsidRPr="002E7709">
        <w:rPr>
          <w:rFonts w:asciiTheme="minorHAnsi" w:hAnsiTheme="minorHAnsi" w:cstheme="minorHAnsi"/>
          <w:color w:val="0D0D0D" w:themeColor="text1" w:themeTint="F2"/>
        </w:rPr>
        <w:t xml:space="preserve"> organ.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In our opinion, d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ecellularized </w:t>
      </w:r>
      <w:r w:rsidR="0008428A" w:rsidRPr="002E7709">
        <w:rPr>
          <w:rFonts w:asciiTheme="minorHAnsi" w:hAnsiTheme="minorHAnsi" w:cstheme="minorHAnsi"/>
          <w:color w:val="0D0D0D" w:themeColor="text1" w:themeTint="F2"/>
        </w:rPr>
        <w:t xml:space="preserve">organ </w:t>
      </w:r>
      <w:r w:rsidRPr="002E7709">
        <w:rPr>
          <w:rFonts w:asciiTheme="minorHAnsi" w:hAnsiTheme="minorHAnsi" w:cstheme="minorHAnsi"/>
          <w:color w:val="0D0D0D" w:themeColor="text1" w:themeTint="F2"/>
        </w:rPr>
        <w:t>extracellular matrix (</w:t>
      </w:r>
      <w:proofErr w:type="spellStart"/>
      <w:r w:rsidRPr="002E7709">
        <w:rPr>
          <w:rFonts w:asciiTheme="minorHAnsi" w:hAnsiTheme="minorHAnsi" w:cstheme="minorHAnsi"/>
          <w:color w:val="0D0D0D" w:themeColor="text1" w:themeTint="F2"/>
        </w:rPr>
        <w:t>dECM</w:t>
      </w:r>
      <w:proofErr w:type="spellEnd"/>
      <w:r w:rsidRPr="002E7709">
        <w:rPr>
          <w:rFonts w:asciiTheme="minorHAnsi" w:hAnsiTheme="minorHAnsi" w:cstheme="minorHAnsi"/>
          <w:color w:val="0D0D0D" w:themeColor="text1" w:themeTint="F2"/>
        </w:rPr>
        <w:t>) com</w:t>
      </w:r>
      <w:r w:rsidR="0008428A" w:rsidRPr="002E7709">
        <w:rPr>
          <w:rFonts w:asciiTheme="minorHAnsi" w:hAnsiTheme="minorHAnsi" w:cstheme="minorHAnsi"/>
          <w:color w:val="0D0D0D" w:themeColor="text1" w:themeTint="F2"/>
        </w:rPr>
        <w:t>prise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e necessary characteristics of the ideal scaffold.</w:t>
      </w:r>
    </w:p>
    <w:p w14:paraId="6C604DDE" w14:textId="77777777" w:rsidR="00080021" w:rsidRDefault="00080021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2820D1E9" w14:textId="46C55598" w:rsidR="00BC4E1F" w:rsidRDefault="0008428A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By utilizing</w:t>
      </w:r>
      <w:r w:rsidR="00010C24" w:rsidRPr="002E7709">
        <w:rPr>
          <w:rFonts w:asciiTheme="minorHAnsi" w:hAnsiTheme="minorHAnsi" w:cstheme="minorHAnsi"/>
          <w:color w:val="0D0D0D" w:themeColor="text1" w:themeTint="F2"/>
        </w:rPr>
        <w:t xml:space="preserve"> intrinsic vasculature, complex who</w:t>
      </w:r>
      <w:r w:rsidRPr="002E7709">
        <w:rPr>
          <w:rFonts w:asciiTheme="minorHAnsi" w:hAnsiTheme="minorHAnsi" w:cstheme="minorHAnsi"/>
          <w:color w:val="0D0D0D" w:themeColor="text1" w:themeTint="F2"/>
        </w:rPr>
        <w:t>le</w:t>
      </w:r>
      <w:r w:rsidR="00F45575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Pr="002E7709">
        <w:rPr>
          <w:rFonts w:asciiTheme="minorHAnsi" w:hAnsiTheme="minorHAnsi" w:cstheme="minorHAnsi"/>
          <w:color w:val="0D0D0D" w:themeColor="text1" w:themeTint="F2"/>
        </w:rPr>
        <w:t>organ decellularization can</w:t>
      </w:r>
      <w:r w:rsidR="00010C24" w:rsidRPr="002E7709">
        <w:rPr>
          <w:rFonts w:asciiTheme="minorHAnsi" w:hAnsiTheme="minorHAnsi" w:cstheme="minorHAnsi"/>
          <w:color w:val="0D0D0D" w:themeColor="text1" w:themeTint="F2"/>
        </w:rPr>
        <w:t xml:space="preserve"> be achieved via antegrade or retrograde perfusion</w:t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Ott&lt;/Author&gt;&lt;Year&gt;2008&lt;/Year&gt;&lt;RecNum&gt;10&lt;/RecNum&gt;&lt;DisplayText&gt;&lt;style face="superscript"&gt;4&lt;/style&gt;&lt;/DisplayText&gt;&lt;record&gt;&lt;rec-number&gt;10&lt;/rec-number&gt;&lt;foreign-keys&gt;&lt;key app="EN" db-id="0rdsr9rzlts0t2eeatr5er2bwsrtzwrpw9da"&gt;10&lt;/key&gt;&lt;/foreign-keys&gt;&lt;ref-type name="Journal Article"&gt;17&lt;/ref-type&gt;&lt;contributors&gt;&lt;authors&gt;&lt;author&gt;Ott, H. C.&lt;/author&gt;&lt;author&gt;Matthiesen, T. S.&lt;/author&gt;&lt;author&gt;Goh, S. K.&lt;/author&gt;&lt;author&gt;Black, L. D.&lt;/author&gt;&lt;author&gt;Kren, S. M.&lt;/author&gt;&lt;author&gt;Netoff, T. I.&lt;/author&gt;&lt;author&gt;Taylor, D. A.&lt;/author&gt;&lt;/authors&gt;&lt;/contributors&gt;&lt;auth-address&gt;Department of Surgery, Massachusetts General Hospital, Harvard Medical School, 55 Fruit Street, Boston, Massachusetts 02114, USA.&lt;/auth-address&gt;&lt;titles&gt;&lt;title&gt;Perfusion-decellularized matrix: using nature&amp;apos;s platform to engineer a bioartificial heart&lt;/title&gt;&lt;secondary-title&gt;Nat Med&lt;/secondary-title&gt;&lt;alt-title&gt;Nature medicine&lt;/alt-title&gt;&lt;/titles&gt;&lt;periodical&gt;&lt;full-title&gt;Nat Med&lt;/full-title&gt;&lt;abbr-1&gt;Nature medicine&lt;/abbr-1&gt;&lt;/periodical&gt;&lt;alt-periodical&gt;&lt;full-title&gt;Nat Med&lt;/full-title&gt;&lt;abbr-1&gt;Nature medicine&lt;/abbr-1&gt;&lt;/alt-periodical&gt;&lt;pages&gt;213-21&lt;/pages&gt;&lt;volume&gt;14&lt;/volume&gt;&lt;number&gt;2&lt;/number&gt;&lt;keywords&gt;&lt;keyword&gt;Animals&lt;/keyword&gt;&lt;keyword&gt;*Bioartificial Organs&lt;/keyword&gt;&lt;keyword&gt;Cadaver&lt;/keyword&gt;&lt;keyword&gt;Endothelial Cells/metabolism&lt;/keyword&gt;&lt;keyword&gt;Extracellular Matrix/*metabolism&lt;/keyword&gt;&lt;keyword&gt;*Heart, Artificial&lt;/keyword&gt;&lt;keyword&gt;Male&lt;/keyword&gt;&lt;keyword&gt;Myocardium/cytology&lt;/keyword&gt;&lt;keyword&gt;Perfusion/*methods&lt;/keyword&gt;&lt;keyword&gt;Rats&lt;/keyword&gt;&lt;keyword&gt;Rats, Inbred F344&lt;/keyword&gt;&lt;keyword&gt;Tissue Engineering/*methods&lt;/keyword&gt;&lt;/keywords&gt;&lt;dates&gt;&lt;year&gt;2008&lt;/year&gt;&lt;pub-dates&gt;&lt;date&gt;Feb&lt;/date&gt;&lt;/pub-dates&gt;&lt;/dates&gt;&lt;isbn&gt;1546-170X (Electronic)&amp;#xD;1078-8956 (Linking)&lt;/isbn&gt;&lt;accession-num&gt;18193059&lt;/accession-num&gt;&lt;urls&gt;&lt;related-urls&gt;&lt;url&gt;http://www.ncbi.nlm.nih.gov/pubmed/18193059&lt;/url&gt;&lt;/related-urls&gt;&lt;/urls&gt;&lt;electronic-resource-num&gt;10.1038/nm1684&lt;/electronic-resource-num&gt;&lt;/record&gt;&lt;/Cite&gt;&lt;/EndNote&gt;</w:instrText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1374BD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4</w:t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10C24" w:rsidRPr="002E7709">
        <w:rPr>
          <w:rFonts w:asciiTheme="minorHAnsi" w:hAnsiTheme="minorHAnsi" w:cstheme="minorHAnsi"/>
          <w:color w:val="0D0D0D" w:themeColor="text1" w:themeTint="F2"/>
        </w:rPr>
        <w:t xml:space="preserve">to remove cellular </w:t>
      </w:r>
      <w:r w:rsidRPr="002E7709">
        <w:rPr>
          <w:rFonts w:asciiTheme="minorHAnsi" w:hAnsiTheme="minorHAnsi" w:cstheme="minorHAnsi"/>
          <w:color w:val="0D0D0D" w:themeColor="text1" w:themeTint="F2"/>
        </w:rPr>
        <w:t>components</w:t>
      </w:r>
      <w:r w:rsidR="00010C24" w:rsidRPr="002E7709">
        <w:rPr>
          <w:rFonts w:asciiTheme="minorHAnsi" w:hAnsiTheme="minorHAnsi" w:cstheme="minorHAnsi"/>
          <w:color w:val="0D0D0D" w:themeColor="text1" w:themeTint="F2"/>
        </w:rPr>
        <w:t xml:space="preserve"> while </w:t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t xml:space="preserve">preserving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t xml:space="preserve">delicate 3D </w:t>
      </w:r>
      <w:r w:rsidR="002005E7" w:rsidRPr="002E7709">
        <w:rPr>
          <w:rFonts w:asciiTheme="minorHAnsi" w:hAnsiTheme="minorHAnsi" w:cstheme="minorHAnsi"/>
          <w:color w:val="0D0D0D" w:themeColor="text1" w:themeTint="F2"/>
        </w:rPr>
        <w:t>extracellular matrix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and vasculature</w:t>
      </w:r>
      <w:r w:rsidR="001374BD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aaWE8L0F1dGhvcj48WWVhcj4yMDE2PC9ZZWFyPjxSZWNO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yNzktODk8L3BhZ2VzPjx2b2x1bWU+NjE8L3ZvbHVtZT48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aaWE8L0F1dGhvcj48WWVhcj4yMDE2PC9ZZWFyPjxSZWNO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yNzktODk8L3BhZ2VzPjx2b2x1bWU+NjE8L3ZvbHVtZT48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374BD" w:rsidRPr="002E7709">
        <w:rPr>
          <w:rFonts w:asciiTheme="minorHAnsi" w:hAnsiTheme="minorHAnsi" w:cstheme="minorHAnsi"/>
          <w:color w:val="0D0D0D" w:themeColor="text1" w:themeTint="F2"/>
        </w:rPr>
      </w:r>
      <w:r w:rsidR="001374BD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3C0866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,5-7</w:t>
      </w:r>
      <w:r w:rsidR="001374BD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F8501A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A f</w:t>
      </w:r>
      <w:r w:rsidR="00CC76F0" w:rsidRPr="002E7709">
        <w:rPr>
          <w:rFonts w:asciiTheme="minorHAnsi" w:hAnsiTheme="minorHAnsi" w:cstheme="minorHAnsi"/>
          <w:color w:val="0D0D0D" w:themeColor="text1" w:themeTint="F2"/>
        </w:rPr>
        <w:t>unctional vasculature is important in bioengineering whole organ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CC76F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33D78" w:rsidRPr="002E7709">
        <w:rPr>
          <w:rFonts w:asciiTheme="minorHAnsi" w:hAnsiTheme="minorHAnsi" w:cstheme="minorHAnsi"/>
          <w:color w:val="0D0D0D" w:themeColor="text1" w:themeTint="F2"/>
        </w:rPr>
        <w:t xml:space="preserve">just as it is </w:t>
      </w:r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>in vivo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933D78" w:rsidRPr="002E7709">
        <w:rPr>
          <w:rFonts w:asciiTheme="minorHAnsi" w:hAnsiTheme="minorHAnsi" w:cstheme="minorHAnsi"/>
          <w:color w:val="0D0D0D" w:themeColor="text1" w:themeTint="F2"/>
        </w:rPr>
        <w:t xml:space="preserve"> for nutrient distribution and waste removal</w:t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b210YWhhbjwvQXV0aG9yPjxZZWFyPjIwMTU8L1llYXI+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</w:fldData>
        </w:fldChar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b210YWhhbjwvQXV0aG9yPjxZZWFyPjIwMTU8L1llYXI+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</w:fldData>
        </w:fldChar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8A1419" w:rsidRPr="002E7709">
        <w:rPr>
          <w:rFonts w:asciiTheme="minorHAnsi" w:hAnsiTheme="minorHAnsi" w:cstheme="minorHAnsi"/>
          <w:color w:val="0D0D0D" w:themeColor="text1" w:themeTint="F2"/>
        </w:rPr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8A1419" w:rsidRPr="002E7709">
        <w:rPr>
          <w:rFonts w:asciiTheme="minorHAnsi" w:hAnsiTheme="minorHAnsi" w:cstheme="minorHAnsi"/>
          <w:color w:val="0D0D0D" w:themeColor="text1" w:themeTint="F2"/>
        </w:rPr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8A1419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8</w:t>
      </w:r>
      <w:r w:rsidR="008A1419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CC76F0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6958C0" w:rsidRPr="002E7709">
        <w:rPr>
          <w:rFonts w:asciiTheme="minorHAnsi" w:hAnsiTheme="minorHAnsi" w:cstheme="minorHAnsi"/>
          <w:color w:val="0D0D0D" w:themeColor="text1" w:themeTint="F2"/>
        </w:rPr>
        <w:t xml:space="preserve">Coronary perfusion decellularization has been proven to be effective in creating decellularized hearts </w:t>
      </w:r>
      <w:r w:rsidR="00C73BFD" w:rsidRPr="002E7709">
        <w:rPr>
          <w:rFonts w:asciiTheme="minorHAnsi" w:hAnsiTheme="minorHAnsi" w:cstheme="minorHAnsi"/>
          <w:color w:val="0D0D0D" w:themeColor="text1" w:themeTint="F2"/>
        </w:rPr>
        <w:t>from</w:t>
      </w:r>
      <w:r w:rsidR="006958C0" w:rsidRPr="002E7709">
        <w:rPr>
          <w:rFonts w:asciiTheme="minorHAnsi" w:hAnsiTheme="minorHAnsi" w:cstheme="minorHAnsi"/>
          <w:color w:val="0D0D0D" w:themeColor="text1" w:themeTint="F2"/>
        </w:rPr>
        <w:t xml:space="preserve"> rat</w:t>
      </w:r>
      <w:r w:rsidR="00C73BFD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7B1D34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Ott&lt;/Author&gt;&lt;Year&gt;2008&lt;/Year&gt;&lt;RecNum&gt;10&lt;/RecNum&gt;&lt;DisplayText&gt;&lt;style face="superscript"&gt;4&lt;/style&gt;&lt;/DisplayText&gt;&lt;record&gt;&lt;rec-number&gt;10&lt;/rec-number&gt;&lt;foreign-keys&gt;&lt;key app="EN" db-id="0rdsr9rzlts0t2eeatr5er2bwsrtzwrpw9da"&gt;10&lt;/key&gt;&lt;/foreign-keys&gt;&lt;ref-type name="Journal Article"&gt;17&lt;/ref-type&gt;&lt;contributors&gt;&lt;authors&gt;&lt;author&gt;Ott, H. C.&lt;/author&gt;&lt;author&gt;Matthiesen, T. S.&lt;/author&gt;&lt;author&gt;Goh, S. K.&lt;/author&gt;&lt;author&gt;Black, L. D.&lt;/author&gt;&lt;author&gt;Kren, S. M.&lt;/author&gt;&lt;author&gt;Netoff, T. I.&lt;/author&gt;&lt;author&gt;Taylor, D. A.&lt;/author&gt;&lt;/authors&gt;&lt;/contributors&gt;&lt;auth-address&gt;Department of Surgery, Massachusetts General Hospital, Harvard Medical School, 55 Fruit Street, Boston, Massachusetts 02114, USA.&lt;/auth-address&gt;&lt;titles&gt;&lt;title&gt;Perfusion-decellularized matrix: using nature&amp;apos;s platform to engineer a bioartificial heart&lt;/title&gt;&lt;secondary-title&gt;Nat Med&lt;/secondary-title&gt;&lt;alt-title&gt;Nature medicine&lt;/alt-title&gt;&lt;/titles&gt;&lt;periodical&gt;&lt;full-title&gt;Nat Med&lt;/full-title&gt;&lt;abbr-1&gt;Nature medicine&lt;/abbr-1&gt;&lt;/periodical&gt;&lt;alt-periodical&gt;&lt;full-title&gt;Nat Med&lt;/full-title&gt;&lt;abbr-1&gt;Nature medicine&lt;/abbr-1&gt;&lt;/alt-periodical&gt;&lt;pages&gt;213-21&lt;/pages&gt;&lt;volume&gt;14&lt;/volume&gt;&lt;number&gt;2&lt;/number&gt;&lt;keywords&gt;&lt;keyword&gt;Animals&lt;/keyword&gt;&lt;keyword&gt;*Bioartificial Organs&lt;/keyword&gt;&lt;keyword&gt;Cadaver&lt;/keyword&gt;&lt;keyword&gt;Endothelial Cells/metabolism&lt;/keyword&gt;&lt;keyword&gt;Extracellular Matrix/*metabolism&lt;/keyword&gt;&lt;keyword&gt;*Heart, Artificial&lt;/keyword&gt;&lt;keyword&gt;Male&lt;/keyword&gt;&lt;keyword&gt;Myocardium/cytology&lt;/keyword&gt;&lt;keyword&gt;Perfusion/*methods&lt;/keyword&gt;&lt;keyword&gt;Rats&lt;/keyword&gt;&lt;keyword&gt;Rats, Inbred F344&lt;/keyword&gt;&lt;keyword&gt;Tissue Engineering/*methods&lt;/keyword&gt;&lt;/keywords&gt;&lt;dates&gt;&lt;year&gt;2008&lt;/year&gt;&lt;pub-dates&gt;&lt;date&gt;Feb&lt;/date&gt;&lt;/pub-dates&gt;&lt;/dates&gt;&lt;isbn&gt;1546-170X (Electronic)&amp;#xD;1078-8956 (Linking)&lt;/isbn&gt;&lt;accession-num&gt;18193059&lt;/accession-num&gt;&lt;urls&gt;&lt;related-urls&gt;&lt;url&gt;http://www.ncbi.nlm.nih.gov/pubmed/18193059&lt;/url&gt;&lt;/related-urls&gt;&lt;/urls&gt;&lt;electronic-resource-num&gt;10.1038/nm1684&lt;/electronic-resource-num&gt;&lt;/record&gt;&lt;/Cite&gt;&lt;/EndNote&gt;</w:instrText>
      </w:r>
      <w:r w:rsidR="007B1D34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7B1D34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4</w:t>
      </w:r>
      <w:r w:rsidR="007B1D34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C73BFD" w:rsidRPr="002E7709">
        <w:rPr>
          <w:rFonts w:asciiTheme="minorHAnsi" w:hAnsiTheme="minorHAnsi" w:cstheme="minorHAnsi"/>
          <w:color w:val="0D0D0D" w:themeColor="text1" w:themeTint="F2"/>
        </w:rPr>
        <w:t xml:space="preserve"> or </w:t>
      </w:r>
      <w:r w:rsidR="00795D5D" w:rsidRPr="002E7709">
        <w:rPr>
          <w:rFonts w:asciiTheme="minorHAnsi" w:hAnsiTheme="minorHAnsi" w:cstheme="minorHAnsi"/>
          <w:color w:val="0D0D0D" w:themeColor="text1" w:themeTint="F2"/>
        </w:rPr>
        <w:t>p</w:t>
      </w:r>
      <w:r w:rsidR="00933D78" w:rsidRPr="002E7709">
        <w:rPr>
          <w:rFonts w:asciiTheme="minorHAnsi" w:hAnsiTheme="minorHAnsi" w:cstheme="minorHAnsi"/>
          <w:color w:val="0D0D0D" w:themeColor="text1" w:themeTint="F2"/>
        </w:rPr>
        <w:t>igs</w:t>
      </w:r>
      <w:r w:rsidR="00263B97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MZWU8L0F1dGhvcj48WWVhcj4yMDE2PC9ZZWFyPjxSZWNO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xMTE1OTE8L3BhZ2VzPjx2b2x1bWU+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MZWU8L0F1dGhvcj48WWVhcj4yMDE2PC9ZZWFyPjxSZWNO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xMTE1OTE8L3BhZ2VzPjx2b2x1bWU+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263B97" w:rsidRPr="002E7709">
        <w:rPr>
          <w:rFonts w:asciiTheme="minorHAnsi" w:hAnsiTheme="minorHAnsi" w:cstheme="minorHAnsi"/>
          <w:color w:val="0D0D0D" w:themeColor="text1" w:themeTint="F2"/>
        </w:rPr>
      </w:r>
      <w:r w:rsidR="00263B97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081180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4,7,9-13</w:t>
      </w:r>
      <w:r w:rsidR="00263B97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795D5D" w:rsidRPr="002E7709">
        <w:rPr>
          <w:rFonts w:asciiTheme="minorHAnsi" w:hAnsiTheme="minorHAnsi" w:cstheme="minorHAnsi"/>
          <w:color w:val="0D0D0D" w:themeColor="text1" w:themeTint="F2"/>
        </w:rPr>
        <w:t xml:space="preserve"> and human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BC4E1F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1LDcsMTQtMTY8L3N0eWxlPjwvRGlzcGxheVRleHQ+PHJlY29yZD48cmVjLW51bWJlcj41MTMy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jsgSG9zcGl0YWwgVW5pdmVyc2l0YXJpbyBkZSBTYWxh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1Ni03MjwvcGFnZXM+PHZvbHVtZT4xMTg8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1LDcsMTQtMTY8L3N0eWxlPjwvRGlzcGxheVRleHQ+PHJlY29yZD48cmVjLW51bWJlcj41MTMy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jsgSG9zcGl0YWwgVW5pdmVyc2l0YXJpbyBkZSBTYWxh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1Ni03MjwvcGFnZXM+PHZvbHVtZT4xMTg8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BC4E1F" w:rsidRPr="002E7709">
        <w:rPr>
          <w:rFonts w:asciiTheme="minorHAnsi" w:hAnsiTheme="minorHAnsi" w:cstheme="minorHAnsi"/>
          <w:color w:val="0D0D0D" w:themeColor="text1" w:themeTint="F2"/>
        </w:rPr>
      </w:r>
      <w:r w:rsidR="00BC4E1F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A422E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5,7,14-16</w:t>
      </w:r>
      <w:r w:rsidR="00BC4E1F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BC4E1F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 Yet</w:t>
      </w:r>
      <w:r w:rsidR="000E0995">
        <w:rPr>
          <w:rFonts w:asciiTheme="minorHAnsi" w:hAnsiTheme="minorHAnsi" w:cstheme="minorHAnsi"/>
          <w:color w:val="0D0D0D" w:themeColor="text1" w:themeTint="F2"/>
        </w:rPr>
        <w:t>,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 integrity of the valves, atria and other “thin” regions can suffer.</w:t>
      </w:r>
    </w:p>
    <w:p w14:paraId="7497CEC9" w14:textId="77777777" w:rsidR="000E0995" w:rsidRPr="002E7709" w:rsidRDefault="000E0995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0E2198FC" w14:textId="6612E6AE" w:rsidR="006B3036" w:rsidRPr="002E7709" w:rsidRDefault="00933D78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H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t xml:space="preserve">uman-size </w:t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t xml:space="preserve">decellularized 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t>heart scaffold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t xml:space="preserve"> can be </w:t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t xml:space="preserve">obtained from </w:t>
      </w:r>
      <w:r w:rsidRPr="002E7709">
        <w:rPr>
          <w:rFonts w:asciiTheme="minorHAnsi" w:hAnsiTheme="minorHAnsi" w:cstheme="minorHAnsi"/>
          <w:color w:val="0D0D0D" w:themeColor="text1" w:themeTint="F2"/>
        </w:rPr>
        <w:t>pigs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t xml:space="preserve"> using pressure control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MZWU8L0F1dGhvcj48WWVhcj4yMDE2PC9ZZWFyPjxSZWNO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TExNTkxPC9wYWdlcz48dm9sdW1lPjk8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=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MZWU8L0F1dGhvcj48WWVhcj4yMDE2PC9ZZWFyPjxSZWNO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TExNTkxPC9wYWdlcz48dm9sdW1lPjk8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=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6147C6" w:rsidRPr="002E7709">
        <w:rPr>
          <w:rFonts w:asciiTheme="minorHAnsi" w:hAnsiTheme="minorHAnsi" w:cstheme="minorHAnsi"/>
          <w:color w:val="0D0D0D" w:themeColor="text1" w:themeTint="F2"/>
        </w:rPr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A0D25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7,9-12</w:t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6147C6" w:rsidRPr="002E7709">
        <w:rPr>
          <w:rFonts w:asciiTheme="minorHAnsi" w:hAnsiTheme="minorHAnsi" w:cstheme="minorHAnsi"/>
          <w:color w:val="0D0D0D" w:themeColor="text1" w:themeTint="F2"/>
        </w:rPr>
        <w:t xml:space="preserve"> or infusion flow rate control</w:t>
      </w:r>
      <w:r w:rsidR="00FB72BA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SZW1saW5nZXI8L0F1dGhvcj48WWVhcj4yMDEyPC9ZZWFy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SZW1saW5nZXI8L0F1dGhvcj48WWVhcj4yMDEyPC9ZZWFy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FB72BA" w:rsidRPr="002E7709">
        <w:rPr>
          <w:rFonts w:asciiTheme="minorHAnsi" w:hAnsiTheme="minorHAnsi" w:cstheme="minorHAnsi"/>
          <w:color w:val="0D0D0D" w:themeColor="text1" w:themeTint="F2"/>
        </w:rPr>
      </w:r>
      <w:r w:rsidR="00FB72BA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A422E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13,17</w:t>
      </w:r>
      <w:r w:rsidR="00FB72BA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t xml:space="preserve"> and from human donor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t xml:space="preserve"> using pressure control</w:t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1LDcsMTQsMTU8L3N0eWxlPjwvRGlzcGxheVRleHQ+PHJlY29yZD48cmVjLW51bWJlcj41MTMy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jsgSG9zcGl0YWwgVW5pdmVyc2l0YXJpbyBkZSBTYWxh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1Ni03MjwvcGFnZXM+PHZvbHVtZT4xMTg8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1LDcsMTQsMTU8L3N0eWxlPjwvRGlzcGxheVRleHQ+PHJlY29yZD48cmVjLW51bWJlcj41MTMy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jsgSG9zcGl0YWwgVW5pdmVyc2l0YXJpbyBkZSBTYWxh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1Ni03MjwvcGFnZXM+PHZvbHVtZT4xMTg8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520483" w:rsidRPr="002E7709">
        <w:rPr>
          <w:rFonts w:asciiTheme="minorHAnsi" w:hAnsiTheme="minorHAnsi" w:cstheme="minorHAnsi"/>
          <w:color w:val="0D0D0D" w:themeColor="text1" w:themeTint="F2"/>
        </w:rPr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520483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5,7,14,15</w:t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520483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 xml:space="preserve">Decellularization of human donor hearts </w:t>
      </w:r>
      <w:r w:rsidRPr="002E7709">
        <w:rPr>
          <w:rFonts w:asciiTheme="minorHAnsi" w:hAnsiTheme="minorHAnsi" w:cstheme="minorHAnsi"/>
          <w:color w:val="0D0D0D" w:themeColor="text1" w:themeTint="F2"/>
        </w:rPr>
        <w:t>occurs over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 xml:space="preserve"> 4-8 day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 xml:space="preserve"> under pressure control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led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at 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>80-100</w:t>
      </w:r>
      <w:r w:rsidR="0000253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t>mmHg</w:t>
      </w:r>
      <w:r w:rsidR="00C964B3" w:rsidRPr="002E7709">
        <w:rPr>
          <w:rFonts w:asciiTheme="minorHAnsi" w:hAnsiTheme="minorHAnsi" w:cstheme="minorHAnsi"/>
          <w:color w:val="0D0D0D" w:themeColor="text1" w:themeTint="F2"/>
        </w:rPr>
        <w:t xml:space="preserve"> in upright orientation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TYW5jaGV6PC9BdXRob3I+PFllYXI+MjAxNTwvWWVhcj48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i4mI3hEO0NlbGwgUHJvZHVjdGlvbiBVbml0LCBEZXBh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TYW5jaGV6PC9BdXRob3I+PFllYXI+MjAxNTwvWWVhcj48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8A3780" w:rsidRPr="002E7709">
        <w:rPr>
          <w:rFonts w:asciiTheme="minorHAnsi" w:hAnsiTheme="minorHAnsi" w:cstheme="minorHAnsi"/>
          <w:color w:val="0D0D0D" w:themeColor="text1" w:themeTint="F2"/>
        </w:rPr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2A422E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5,15,16</w:t>
      </w:r>
      <w:r w:rsidR="008A37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 xml:space="preserve"> or </w:t>
      </w:r>
      <w:r w:rsidR="009D100C" w:rsidRPr="002E7709">
        <w:rPr>
          <w:rFonts w:asciiTheme="minorHAnsi" w:hAnsiTheme="minorHAnsi" w:cstheme="minorHAnsi"/>
          <w:color w:val="0D0D0D" w:themeColor="text1" w:themeTint="F2"/>
        </w:rPr>
        <w:t>over</w:t>
      </w:r>
      <w:r w:rsidR="0008118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>16 days under pressure control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led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at 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>60</w:t>
      </w:r>
      <w:r w:rsidR="0000253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t>mmHg</w:t>
      </w:r>
      <w:r w:rsidR="003009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3LDE0PC9zdHlsZT48L0Rpc3BsYXlUZXh0PjxyZWNvcmQ+PHJlYy1udW1iZXI+NTEzMjwvcmVj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DwvWWVhcj48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5C5A7F" w:rsidRPr="002E7709">
        <w:rPr>
          <w:rFonts w:asciiTheme="minorHAnsi" w:hAnsiTheme="minorHAnsi" w:cstheme="minorHAnsi"/>
          <w:color w:val="0D0D0D" w:themeColor="text1" w:themeTint="F2"/>
        </w:rPr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5C5A7F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,14</w:t>
      </w:r>
      <w:r w:rsidR="005C5A7F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3009E5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FF4C9E" w:rsidRPr="002E7709">
        <w:rPr>
          <w:rFonts w:asciiTheme="minorHAnsi" w:hAnsiTheme="minorHAnsi" w:cstheme="minorHAnsi"/>
          <w:color w:val="0D0D0D" w:themeColor="text1" w:themeTint="F2"/>
        </w:rPr>
        <w:t xml:space="preserve">Under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 xml:space="preserve">antegrade, </w:t>
      </w:r>
      <w:r w:rsidR="00FF4C9E" w:rsidRPr="002E7709">
        <w:rPr>
          <w:rFonts w:asciiTheme="minorHAnsi" w:hAnsiTheme="minorHAnsi" w:cstheme="minorHAnsi"/>
          <w:color w:val="0D0D0D" w:themeColor="text1" w:themeTint="F2"/>
        </w:rPr>
        <w:t>pressure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="00FF4C9E" w:rsidRPr="002E7709">
        <w:rPr>
          <w:rFonts w:asciiTheme="minorHAnsi" w:hAnsiTheme="minorHAnsi" w:cstheme="minorHAnsi"/>
          <w:color w:val="0D0D0D" w:themeColor="text1" w:themeTint="F2"/>
        </w:rPr>
        <w:t>control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led</w:t>
      </w:r>
      <w:r w:rsidR="00FF4C9E" w:rsidRPr="002E7709">
        <w:rPr>
          <w:rFonts w:asciiTheme="minorHAnsi" w:hAnsiTheme="minorHAnsi" w:cstheme="minorHAnsi"/>
          <w:color w:val="0D0D0D" w:themeColor="text1" w:themeTint="F2"/>
        </w:rPr>
        <w:t xml:space="preserve"> decellularization,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281BFD" w:rsidRPr="002E7709">
        <w:rPr>
          <w:rFonts w:asciiTheme="minorHAnsi" w:hAnsiTheme="minorHAnsi" w:cstheme="minorHAnsi"/>
          <w:color w:val="0D0D0D" w:themeColor="text1" w:themeTint="F2"/>
        </w:rPr>
        <w:t xml:space="preserve">aortic valve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competency</w:t>
      </w:r>
      <w:r w:rsidR="00281BFD" w:rsidRPr="002E7709">
        <w:rPr>
          <w:rFonts w:asciiTheme="minorHAnsi" w:hAnsiTheme="minorHAnsi" w:cstheme="minorHAnsi"/>
          <w:color w:val="0D0D0D" w:themeColor="text1" w:themeTint="F2"/>
        </w:rPr>
        <w:t xml:space="preserve"> plays a </w:t>
      </w:r>
      <w:r w:rsidR="005D233B">
        <w:rPr>
          <w:rFonts w:asciiTheme="minorHAnsi" w:hAnsiTheme="minorHAnsi" w:cstheme="minorHAnsi"/>
          <w:color w:val="0D0D0D" w:themeColor="text1" w:themeTint="F2"/>
        </w:rPr>
        <w:t>crucial</w:t>
      </w:r>
      <w:r w:rsidR="005D233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81BFD" w:rsidRPr="002E7709">
        <w:rPr>
          <w:rFonts w:asciiTheme="minorHAnsi" w:hAnsiTheme="minorHAnsi" w:cstheme="minorHAnsi"/>
          <w:color w:val="0D0D0D" w:themeColor="text1" w:themeTint="F2"/>
        </w:rPr>
        <w:t xml:space="preserve">role in 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maintaining coronary perfusion efficiency and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 xml:space="preserve">stable 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pressure </w:t>
      </w:r>
      <w:r w:rsidR="000F4705" w:rsidRPr="002E7709">
        <w:rPr>
          <w:rFonts w:asciiTheme="minorHAnsi" w:hAnsiTheme="minorHAnsi" w:cstheme="minorHAnsi"/>
          <w:color w:val="0D0D0D" w:themeColor="text1" w:themeTint="F2"/>
        </w:rPr>
        <w:t xml:space="preserve">at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aortic </w:t>
      </w:r>
      <w:r w:rsidR="00E1796C" w:rsidRPr="002E7709">
        <w:rPr>
          <w:rFonts w:asciiTheme="minorHAnsi" w:hAnsiTheme="minorHAnsi" w:cstheme="minorHAnsi"/>
          <w:color w:val="0D0D0D" w:themeColor="text1" w:themeTint="F2"/>
        </w:rPr>
        <w:t>root.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 Our previous work revealed that </w:t>
      </w:r>
      <w:r w:rsidR="00AB4E52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orientation of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>heart</w:t>
      </w:r>
      <w:r w:rsidR="004D1643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>influence</w:t>
      </w:r>
      <w:r w:rsidR="000F4705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 xml:space="preserve"> its coronary perfusion efficiency during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 xml:space="preserve">decellularization procedure and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therefore the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 xml:space="preserve"> scaffold integrity in the end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9E0DEC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9E0DEC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39F6BE02" w14:textId="6C99C304" w:rsidR="008D2E88" w:rsidRPr="002E7709" w:rsidRDefault="00080021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808080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 xml:space="preserve">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As a continuation of</w:t>
      </w:r>
      <w:r w:rsidR="00AB4E52" w:rsidRPr="002E7709">
        <w:rPr>
          <w:rFonts w:asciiTheme="minorHAnsi" w:hAnsiTheme="minorHAnsi" w:cstheme="minorHAnsi"/>
          <w:color w:val="0D0D0D" w:themeColor="text1" w:themeTint="F2"/>
        </w:rPr>
        <w:t xml:space="preserve"> our previous work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77523B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D5A8D" w:rsidRPr="002E7709">
        <w:rPr>
          <w:rFonts w:asciiTheme="minorHAnsi" w:hAnsiTheme="minorHAnsi" w:cstheme="minorHAnsi"/>
          <w:color w:val="0D0D0D" w:themeColor="text1" w:themeTint="F2"/>
        </w:rPr>
        <w:t>,</w:t>
      </w:r>
      <w:r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we 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introduce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novel concept </w:t>
      </w:r>
      <w:r w:rsidR="001D5A8D" w:rsidRPr="002E7709">
        <w:rPr>
          <w:rFonts w:asciiTheme="minorHAnsi" w:hAnsiTheme="minorHAnsi" w:cstheme="minorHAnsi"/>
          <w:color w:val="0D0D0D" w:themeColor="text1" w:themeTint="F2"/>
        </w:rPr>
        <w:t>where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 a 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pericardium-like pouch </w:t>
      </w:r>
      <w:r w:rsidR="001D5A8D" w:rsidRPr="002E7709">
        <w:rPr>
          <w:rFonts w:asciiTheme="minorHAnsi" w:hAnsiTheme="minorHAnsi" w:cstheme="minorHAnsi"/>
          <w:color w:val="0D0D0D" w:themeColor="text1" w:themeTint="F2"/>
        </w:rPr>
        <w:t xml:space="preserve">is added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to improve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 whole</w:t>
      </w:r>
      <w:r w:rsidR="00F45575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>heart decellularization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AB4E5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W</w:t>
      </w:r>
      <w:r w:rsidR="00614741" w:rsidRPr="002E7709">
        <w:rPr>
          <w:rFonts w:asciiTheme="minorHAnsi" w:hAnsiTheme="minorHAnsi" w:cstheme="minorHAnsi"/>
          <w:color w:val="0D0D0D" w:themeColor="text1" w:themeTint="F2"/>
        </w:rPr>
        <w:t>e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describe the </w:t>
      </w:r>
      <w:r w:rsidR="00B14FEB" w:rsidRPr="002E7709">
        <w:rPr>
          <w:rFonts w:asciiTheme="minorHAnsi" w:hAnsiTheme="minorHAnsi" w:cstheme="minorHAnsi"/>
          <w:color w:val="0D0D0D" w:themeColor="text1" w:themeTint="F2"/>
        </w:rPr>
        <w:t>decell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ularization of </w:t>
      </w:r>
      <w:r w:rsidR="00661222" w:rsidRPr="002E7709">
        <w:rPr>
          <w:rFonts w:asciiTheme="minorHAnsi" w:hAnsiTheme="minorHAnsi" w:cstheme="minorHAnsi"/>
          <w:color w:val="0D0D0D" w:themeColor="text1" w:themeTint="F2"/>
        </w:rPr>
        <w:t xml:space="preserve">human hearts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placed 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 xml:space="preserve">inside pressurized pouches,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 xml:space="preserve">versely oriented, </w:t>
      </w:r>
      <w:r w:rsidR="00B05F12" w:rsidRPr="002E7709">
        <w:rPr>
          <w:rFonts w:asciiTheme="minorHAnsi" w:hAnsiTheme="minorHAnsi" w:cstheme="minorHAnsi"/>
          <w:color w:val="0D0D0D" w:themeColor="text1" w:themeTint="F2"/>
        </w:rPr>
        <w:t>and under</w:t>
      </w:r>
      <w:r w:rsidR="008027D8" w:rsidRPr="002E7709">
        <w:rPr>
          <w:rFonts w:asciiTheme="minorHAnsi" w:hAnsiTheme="minorHAnsi" w:cstheme="minorHAnsi"/>
          <w:color w:val="0D0D0D" w:themeColor="text1" w:themeTint="F2"/>
        </w:rPr>
        <w:t xml:space="preserve"> pressure control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led at</w:t>
      </w:r>
      <w:r w:rsidR="008027D8" w:rsidRPr="002E7709">
        <w:rPr>
          <w:rFonts w:asciiTheme="minorHAnsi" w:hAnsiTheme="minorHAnsi" w:cstheme="minorHAnsi"/>
          <w:color w:val="0D0D0D" w:themeColor="text1" w:themeTint="F2"/>
        </w:rPr>
        <w:t xml:space="preserve"> 120</w:t>
      </w:r>
      <w:r w:rsidR="0000253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027D8" w:rsidRPr="002E7709">
        <w:rPr>
          <w:rFonts w:asciiTheme="minorHAnsi" w:hAnsiTheme="minorHAnsi" w:cstheme="minorHAnsi"/>
          <w:color w:val="0D0D0D" w:themeColor="text1" w:themeTint="F2"/>
        </w:rPr>
        <w:t>mmHg</w:t>
      </w:r>
      <w:r w:rsidR="001D5A8D" w:rsidRPr="002E7709">
        <w:rPr>
          <w:rFonts w:asciiTheme="minorHAnsi" w:hAnsiTheme="minorHAnsi" w:cstheme="minorHAnsi"/>
          <w:color w:val="0D0D0D" w:themeColor="text1" w:themeTint="F2"/>
        </w:rPr>
        <w:t xml:space="preserve"> at</w:t>
      </w:r>
      <w:r w:rsidR="007D6AF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7D6AF5" w:rsidRPr="002E7709">
        <w:rPr>
          <w:rFonts w:asciiTheme="minorHAnsi" w:hAnsiTheme="minorHAnsi" w:cstheme="minorHAnsi"/>
          <w:color w:val="0D0D0D" w:themeColor="text1" w:themeTint="F2"/>
        </w:rPr>
        <w:t xml:space="preserve">aortic </w:t>
      </w:r>
      <w:r w:rsidR="001D5A8D" w:rsidRPr="002E7709">
        <w:rPr>
          <w:rFonts w:asciiTheme="minorHAnsi" w:hAnsiTheme="minorHAnsi" w:cstheme="minorHAnsi"/>
          <w:color w:val="0D0D0D" w:themeColor="text1" w:themeTint="F2"/>
        </w:rPr>
        <w:t>root</w:t>
      </w:r>
      <w:r w:rsidR="002B3BB5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EF017A" w:rsidRPr="002E7709">
        <w:rPr>
          <w:rFonts w:asciiTheme="minorHAnsi" w:hAnsiTheme="minorHAnsi" w:cstheme="minorHAnsi"/>
          <w:color w:val="0D0D0D" w:themeColor="text1" w:themeTint="F2"/>
        </w:rPr>
        <w:t>This protocol includes monitoring t</w:t>
      </w:r>
      <w:r w:rsidR="00B14FEB" w:rsidRPr="002E7709">
        <w:rPr>
          <w:rFonts w:asciiTheme="minorHAnsi" w:hAnsiTheme="minorHAnsi" w:cstheme="minorHAnsi"/>
          <w:color w:val="0D0D0D" w:themeColor="text1" w:themeTint="F2"/>
        </w:rPr>
        <w:t xml:space="preserve">he flow profile and 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 xml:space="preserve">collection of </w:t>
      </w:r>
      <w:r w:rsidR="00B14FEB" w:rsidRPr="002E7709">
        <w:rPr>
          <w:rFonts w:asciiTheme="minorHAnsi" w:hAnsiTheme="minorHAnsi" w:cstheme="minorHAnsi"/>
          <w:color w:val="0D0D0D" w:themeColor="text1" w:themeTint="F2"/>
        </w:rPr>
        <w:t xml:space="preserve">outflow media throughout 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B14FEB" w:rsidRPr="002E7709">
        <w:rPr>
          <w:rFonts w:asciiTheme="minorHAnsi" w:hAnsiTheme="minorHAnsi" w:cstheme="minorHAnsi"/>
          <w:color w:val="0D0D0D" w:themeColor="text1" w:themeTint="F2"/>
        </w:rPr>
        <w:t xml:space="preserve">decellularization procedure to evaluate coronary perfusion efficiency and cell debris removal.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B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>iochemical assays are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 then</w:t>
      </w:r>
      <w:r w:rsidR="00B14FEB" w:rsidRPr="002E7709">
        <w:rPr>
          <w:rFonts w:asciiTheme="minorHAnsi" w:hAnsiTheme="minorHAnsi" w:cstheme="minorHAnsi"/>
          <w:color w:val="0D0D0D" w:themeColor="text1" w:themeTint="F2"/>
        </w:rPr>
        <w:t xml:space="preserve"> performed to test 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>the effectiveness of the method.</w:t>
      </w:r>
    </w:p>
    <w:p w14:paraId="523820B7" w14:textId="77777777" w:rsidR="002F18FE" w:rsidRPr="002E7709" w:rsidRDefault="002F18FE" w:rsidP="001A4992">
      <w:pPr>
        <w:widowControl w:val="0"/>
        <w:autoSpaceDE w:val="0"/>
        <w:autoSpaceDN w:val="0"/>
        <w:adjustRightInd w:val="0"/>
        <w:jc w:val="both"/>
        <w:outlineLvl w:val="0"/>
        <w:rPr>
          <w:rFonts w:asciiTheme="minorHAnsi" w:hAnsiTheme="minorHAnsi" w:cstheme="minorHAnsi"/>
          <w:color w:val="808080"/>
        </w:rPr>
      </w:pPr>
    </w:p>
    <w:p w14:paraId="4E4BFF45" w14:textId="77777777" w:rsidR="004C1D66" w:rsidRPr="002E7709" w:rsidRDefault="00925823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</w:rPr>
        <w:t>PROTOCOL</w:t>
      </w:r>
      <w:r w:rsidR="009B1737" w:rsidRPr="002E7709">
        <w:rPr>
          <w:rFonts w:asciiTheme="minorHAnsi" w:hAnsiTheme="minorHAnsi" w:cstheme="minorHAnsi"/>
          <w:b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548CDE65" w14:textId="77777777" w:rsidR="00004BE5" w:rsidRPr="002E7709" w:rsidRDefault="00004BE5" w:rsidP="00004BE5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3B3CAAD9" w14:textId="15B79534" w:rsidR="00004BE5" w:rsidRPr="002E7709" w:rsidRDefault="00004BE5" w:rsidP="00004BE5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</w:rPr>
        <w:t xml:space="preserve">All experiments </w:t>
      </w:r>
      <w:r w:rsidR="00914F48">
        <w:rPr>
          <w:rFonts w:asciiTheme="minorHAnsi" w:hAnsiTheme="minorHAnsi" w:cstheme="minorHAnsi"/>
        </w:rPr>
        <w:t xml:space="preserve">adhered to the </w:t>
      </w:r>
      <w:r w:rsidR="00914F48" w:rsidRPr="002E7709">
        <w:rPr>
          <w:rFonts w:asciiTheme="minorHAnsi" w:hAnsiTheme="minorHAnsi" w:cstheme="minorHAnsi"/>
        </w:rPr>
        <w:t xml:space="preserve">ethics committee guidelines </w:t>
      </w:r>
      <w:r w:rsidR="00914F48">
        <w:rPr>
          <w:rFonts w:asciiTheme="minorHAnsi" w:hAnsiTheme="minorHAnsi" w:cstheme="minorHAnsi"/>
        </w:rPr>
        <w:t xml:space="preserve">from </w:t>
      </w:r>
      <w:r w:rsidRPr="002E7709">
        <w:rPr>
          <w:rFonts w:asciiTheme="minorHAnsi" w:hAnsiTheme="minorHAnsi" w:cstheme="minorHAnsi"/>
        </w:rPr>
        <w:t>the Texas Heart Institute.</w:t>
      </w:r>
    </w:p>
    <w:p w14:paraId="21731EBA" w14:textId="77777777" w:rsidR="00004BE5" w:rsidRPr="002E7709" w:rsidRDefault="00004BE5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color w:val="7F7F7F"/>
        </w:rPr>
      </w:pPr>
    </w:p>
    <w:p w14:paraId="21856EC4" w14:textId="67045560" w:rsidR="008D25BE" w:rsidRPr="004A1D2A" w:rsidRDefault="008444B5" w:rsidP="002E7709">
      <w:pPr>
        <w:pStyle w:val="NormalWeb"/>
        <w:numPr>
          <w:ilvl w:val="0"/>
          <w:numId w:val="25"/>
        </w:numPr>
        <w:spacing w:before="0" w:beforeAutospacing="0" w:afterLines="120" w:after="288" w:afterAutospacing="0"/>
        <w:jc w:val="both"/>
        <w:outlineLvl w:val="0"/>
        <w:rPr>
          <w:rFonts w:asciiTheme="minorHAnsi" w:hAnsiTheme="minorHAnsi" w:cstheme="minorHAnsi"/>
          <w:b/>
          <w:bCs/>
          <w:color w:val="0D0D0D" w:themeColor="text1" w:themeTint="F2"/>
          <w:highlight w:val="yellow"/>
        </w:rPr>
      </w:pPr>
      <w:r w:rsidRPr="004A1D2A">
        <w:rPr>
          <w:rFonts w:asciiTheme="minorHAnsi" w:hAnsiTheme="minorHAnsi" w:cstheme="minorHAnsi"/>
          <w:b/>
          <w:bCs/>
          <w:color w:val="0D0D0D" w:themeColor="text1" w:themeTint="F2"/>
          <w:highlight w:val="yellow"/>
        </w:rPr>
        <w:t>Organ Preparation</w:t>
      </w:r>
    </w:p>
    <w:p w14:paraId="20A14F87" w14:textId="3D00A570" w:rsidR="00925823" w:rsidRPr="002E7709" w:rsidRDefault="00DE0978" w:rsidP="002E7709">
      <w:pPr>
        <w:spacing w:afterLines="120" w:after="288"/>
        <w:jc w:val="both"/>
        <w:rPr>
          <w:rFonts w:asciiTheme="minorHAnsi" w:hAnsiTheme="minorHAnsi" w:cstheme="minorHAnsi"/>
          <w:lang w:eastAsia="zh-TW"/>
        </w:rPr>
      </w:pPr>
      <w:r>
        <w:rPr>
          <w:rFonts w:asciiTheme="minorHAnsi" w:hAnsiTheme="minorHAnsi" w:cstheme="minorHAnsi"/>
          <w:color w:val="0D0D0D" w:themeColor="text1" w:themeTint="F2"/>
        </w:rPr>
        <w:t xml:space="preserve">Note: </w:t>
      </w:r>
      <w:r w:rsidR="00635B78" w:rsidRPr="002E7709">
        <w:rPr>
          <w:rFonts w:asciiTheme="minorHAnsi" w:hAnsiTheme="minorHAnsi" w:cstheme="minorHAnsi"/>
          <w:color w:val="0D0D0D" w:themeColor="text1" w:themeTint="F2"/>
        </w:rPr>
        <w:t xml:space="preserve">In collaboration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 xml:space="preserve">with </w:t>
      </w:r>
      <w:proofErr w:type="spellStart"/>
      <w:r w:rsidR="008B36FF" w:rsidRPr="002E7709">
        <w:rPr>
          <w:rFonts w:asciiTheme="minorHAnsi" w:hAnsiTheme="minorHAnsi" w:cstheme="minorHAnsi"/>
          <w:color w:val="0D0D0D" w:themeColor="text1" w:themeTint="F2"/>
        </w:rPr>
        <w:t>Life</w:t>
      </w:r>
      <w:r w:rsidR="00FE19C8" w:rsidRPr="002E7709">
        <w:rPr>
          <w:rFonts w:asciiTheme="minorHAnsi" w:hAnsiTheme="minorHAnsi" w:cstheme="minorHAnsi"/>
          <w:color w:val="0D0D0D" w:themeColor="text1" w:themeTint="F2"/>
        </w:rPr>
        <w:t>Gift</w:t>
      </w:r>
      <w:proofErr w:type="spellEnd"/>
      <w:r w:rsidR="00FE19C8" w:rsidRPr="002E7709">
        <w:rPr>
          <w:rFonts w:asciiTheme="minorHAnsi" w:hAnsiTheme="minorHAnsi" w:cstheme="minorHAnsi"/>
          <w:color w:val="0D0D0D" w:themeColor="text1" w:themeTint="F2"/>
        </w:rPr>
        <w:t xml:space="preserve">, a nonprofit organ procurement organization in 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Texas </w:t>
      </w:r>
      <w:r w:rsidR="008B36FF" w:rsidRPr="002E7709">
        <w:rPr>
          <w:rFonts w:asciiTheme="minorHAnsi" w:hAnsiTheme="minorHAnsi" w:cstheme="minorHAnsi"/>
          <w:color w:val="0D0D0D" w:themeColor="text1" w:themeTint="F2"/>
        </w:rPr>
        <w:t>(http://www.lifegift.org)</w:t>
      </w:r>
      <w:r w:rsidR="00FE19C8" w:rsidRPr="002E7709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997357" w:rsidRPr="002E7709">
        <w:rPr>
          <w:rFonts w:asciiTheme="minorHAnsi" w:hAnsiTheme="minorHAnsi" w:cstheme="minorHAnsi"/>
          <w:color w:val="0D0D0D" w:themeColor="text1" w:themeTint="F2"/>
        </w:rPr>
        <w:t xml:space="preserve">donated human hearts 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>not suitable for transplant</w:t>
      </w:r>
      <w:r w:rsidR="000F4705" w:rsidRPr="002E7709">
        <w:rPr>
          <w:rFonts w:asciiTheme="minorHAnsi" w:hAnsiTheme="minorHAnsi" w:cstheme="minorHAnsi"/>
          <w:color w:val="0D0D0D" w:themeColor="text1" w:themeTint="F2"/>
        </w:rPr>
        <w:t xml:space="preserve"> were used for research with approve</w:t>
      </w:r>
      <w:r w:rsidR="00BD1249" w:rsidRPr="002E7709">
        <w:rPr>
          <w:rFonts w:asciiTheme="minorHAnsi" w:hAnsiTheme="minorHAnsi" w:cstheme="minorHAnsi"/>
          <w:color w:val="0D0D0D" w:themeColor="text1" w:themeTint="F2"/>
        </w:rPr>
        <w:t>d</w:t>
      </w:r>
      <w:r w:rsidR="000F4705" w:rsidRPr="002E7709">
        <w:rPr>
          <w:rFonts w:asciiTheme="minorHAnsi" w:hAnsiTheme="minorHAnsi" w:cstheme="minorHAnsi"/>
          <w:color w:val="0D0D0D" w:themeColor="text1" w:themeTint="F2"/>
        </w:rPr>
        <w:t xml:space="preserve"> consent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CA174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</w:p>
    <w:p w14:paraId="30800855" w14:textId="7D5E0E86" w:rsidR="002D67C0" w:rsidRPr="00A364AF" w:rsidRDefault="0077523B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To procure hearts, </w:t>
      </w:r>
      <w:r w:rsidR="00CF0009"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intravenously </w:t>
      </w:r>
      <w:r w:rsidR="00475736">
        <w:rPr>
          <w:rFonts w:asciiTheme="minorHAnsi" w:hAnsiTheme="minorHAnsi" w:cstheme="minorHAnsi"/>
          <w:color w:val="222222"/>
          <w:shd w:val="clear" w:color="auto" w:fill="FFFFFF"/>
        </w:rPr>
        <w:t>infuse</w:t>
      </w:r>
      <w:r w:rsidR="00CF0009"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  <w:r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30,000 U heparin to </w:t>
      </w:r>
      <w:r w:rsidRPr="002E7709">
        <w:rPr>
          <w:rFonts w:asciiTheme="minorHAnsi" w:hAnsiTheme="minorHAnsi" w:cstheme="minorHAnsi"/>
          <w:color w:val="0D0D0D" w:themeColor="text1" w:themeTint="F2"/>
        </w:rPr>
        <w:t>the hearts</w:t>
      </w:r>
      <w:r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. Securely suture cardioplegia cannula in the aorta and attach a clamped perfusion line. </w:t>
      </w:r>
      <w:r w:rsidR="000E0995">
        <w:rPr>
          <w:rFonts w:asciiTheme="minorHAnsi" w:hAnsiTheme="minorHAnsi" w:cstheme="minorHAnsi"/>
          <w:color w:val="222222"/>
          <w:shd w:val="clear" w:color="auto" w:fill="FFFFFF"/>
        </w:rPr>
        <w:t>Perforate t</w:t>
      </w:r>
      <w:r w:rsidR="00A56587" w:rsidRPr="00A364AF">
        <w:rPr>
          <w:rFonts w:asciiTheme="minorHAnsi" w:hAnsiTheme="minorHAnsi" w:cstheme="minorHAnsi"/>
          <w:color w:val="222222"/>
          <w:shd w:val="clear" w:color="auto" w:fill="FFFFFF"/>
        </w:rPr>
        <w:t xml:space="preserve">he </w:t>
      </w:r>
      <w:r w:rsidR="00A56587" w:rsidRPr="00A364AF">
        <w:rPr>
          <w:rFonts w:asciiTheme="minorHAnsi" w:hAnsiTheme="minorHAnsi" w:cstheme="minorHAnsi"/>
          <w:color w:val="0D0D0D" w:themeColor="text1" w:themeTint="F2"/>
        </w:rPr>
        <w:t>inferior vena cava (</w:t>
      </w:r>
      <w:r w:rsidR="00A56587" w:rsidRPr="00A364AF">
        <w:rPr>
          <w:rFonts w:asciiTheme="minorHAnsi" w:hAnsiTheme="minorHAnsi" w:cstheme="minorHAnsi"/>
          <w:color w:val="222222"/>
          <w:shd w:val="clear" w:color="auto" w:fill="FFFFFF"/>
        </w:rPr>
        <w:t xml:space="preserve">IVC) </w:t>
      </w:r>
      <w:r w:rsidRPr="00D54412">
        <w:rPr>
          <w:rFonts w:asciiTheme="minorHAnsi" w:hAnsiTheme="minorHAnsi" w:cstheme="minorHAnsi"/>
          <w:color w:val="222222"/>
          <w:shd w:val="clear" w:color="auto" w:fill="FFFFFF"/>
        </w:rPr>
        <w:t>to vent the right heart</w:t>
      </w:r>
      <w:r w:rsidR="00A56587" w:rsidRPr="00A364AF">
        <w:rPr>
          <w:rFonts w:asciiTheme="minorHAnsi" w:hAnsiTheme="minorHAnsi" w:cstheme="minorHAnsi"/>
          <w:color w:val="222222"/>
          <w:shd w:val="clear" w:color="auto" w:fill="FFFFFF"/>
        </w:rPr>
        <w:t xml:space="preserve">. </w:t>
      </w:r>
      <w:r w:rsidR="000E0995">
        <w:rPr>
          <w:rFonts w:asciiTheme="minorHAnsi" w:hAnsiTheme="minorHAnsi" w:cstheme="minorHAnsi"/>
          <w:color w:val="222222"/>
          <w:shd w:val="clear" w:color="auto" w:fill="FFFFFF"/>
        </w:rPr>
        <w:t>Cut e</w:t>
      </w:r>
      <w:r w:rsidR="00A56587" w:rsidRPr="00A364AF">
        <w:rPr>
          <w:rFonts w:asciiTheme="minorHAnsi" w:hAnsiTheme="minorHAnsi" w:cstheme="minorHAnsi"/>
          <w:color w:val="222222"/>
          <w:shd w:val="clear" w:color="auto" w:fill="FFFFFF"/>
        </w:rPr>
        <w:t>ither the</w:t>
      </w:r>
      <w:r w:rsidRPr="00D54412">
        <w:rPr>
          <w:rFonts w:asciiTheme="minorHAnsi" w:hAnsiTheme="minorHAnsi" w:cstheme="minorHAnsi"/>
          <w:color w:val="222222"/>
          <w:shd w:val="clear" w:color="auto" w:fill="FFFFFF"/>
        </w:rPr>
        <w:t xml:space="preserve"> left superior pulmonary vei</w:t>
      </w:r>
      <w:r w:rsidR="000E0995">
        <w:rPr>
          <w:rFonts w:asciiTheme="minorHAnsi" w:hAnsiTheme="minorHAnsi" w:cstheme="minorHAnsi"/>
          <w:color w:val="222222"/>
          <w:shd w:val="clear" w:color="auto" w:fill="FFFFFF"/>
        </w:rPr>
        <w:t>n</w:t>
      </w:r>
      <w:r w:rsidRPr="00D54412">
        <w:rPr>
          <w:rFonts w:asciiTheme="minorHAnsi" w:hAnsiTheme="minorHAnsi" w:cstheme="minorHAnsi"/>
          <w:color w:val="222222"/>
          <w:shd w:val="clear" w:color="auto" w:fill="FFFFFF"/>
        </w:rPr>
        <w:t xml:space="preserve"> or the left atrial appendage to ven</w:t>
      </w:r>
      <w:r w:rsidR="00C37361" w:rsidRPr="00D54412">
        <w:rPr>
          <w:rFonts w:asciiTheme="minorHAnsi" w:hAnsiTheme="minorHAnsi" w:cstheme="minorHAnsi"/>
          <w:color w:val="222222"/>
          <w:shd w:val="clear" w:color="auto" w:fill="FFFFFF"/>
        </w:rPr>
        <w:t xml:space="preserve">t the left </w:t>
      </w:r>
      <w:r w:rsidR="00A56587" w:rsidRPr="00A364AF">
        <w:rPr>
          <w:rFonts w:asciiTheme="minorHAnsi" w:hAnsiTheme="minorHAnsi" w:cstheme="minorHAnsi"/>
          <w:color w:val="222222"/>
          <w:shd w:val="clear" w:color="auto" w:fill="FFFFFF"/>
        </w:rPr>
        <w:t xml:space="preserve">chambers of the </w:t>
      </w:r>
      <w:r w:rsidR="00C37361" w:rsidRPr="00D54412">
        <w:rPr>
          <w:rFonts w:asciiTheme="minorHAnsi" w:hAnsiTheme="minorHAnsi" w:cstheme="minorHAnsi"/>
          <w:color w:val="222222"/>
          <w:shd w:val="clear" w:color="auto" w:fill="FFFFFF"/>
        </w:rPr>
        <w:t>heart.</w:t>
      </w:r>
      <w:r w:rsidR="00C37361"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</w:p>
    <w:p w14:paraId="597E16C2" w14:textId="329F9E13" w:rsidR="0077523B" w:rsidRPr="002E7709" w:rsidRDefault="00C37361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222222"/>
          <w:shd w:val="clear" w:color="auto" w:fill="FFFFFF"/>
        </w:rPr>
        <w:t>Infuse 1 L</w:t>
      </w:r>
      <w:r w:rsidR="0077523B"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 of cardioplegia or heparinized saline. Dissect aortic arch branches, superior vena cava </w:t>
      </w:r>
      <w:r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(SVC) </w:t>
      </w:r>
      <w:r w:rsidR="0077523B" w:rsidRPr="002E7709">
        <w:rPr>
          <w:rFonts w:asciiTheme="minorHAnsi" w:hAnsiTheme="minorHAnsi" w:cstheme="minorHAnsi"/>
          <w:color w:val="222222"/>
          <w:shd w:val="clear" w:color="auto" w:fill="FFFFFF"/>
        </w:rPr>
        <w:t xml:space="preserve">and other pulmonary veins to release the heart from any vascular or surrounding tissue attachment. Submerge the well-heparinized heart in iced saline solution. </w:t>
      </w:r>
    </w:p>
    <w:p w14:paraId="6774B8AB" w14:textId="64B2765C" w:rsidR="00BE5F4A" w:rsidRPr="002E7709" w:rsidRDefault="002D67C0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Inspect the d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onated human heart </w:t>
      </w:r>
      <w:r w:rsidR="00914F48">
        <w:rPr>
          <w:rFonts w:asciiTheme="minorHAnsi" w:hAnsiTheme="minorHAnsi" w:cstheme="minorHAnsi"/>
          <w:color w:val="0D0D0D" w:themeColor="text1" w:themeTint="F2"/>
        </w:rPr>
        <w:t>(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>both anteriorly and posteriorly</w:t>
      </w:r>
      <w:r w:rsidR="00914F48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1</w:t>
      </w:r>
      <w:r w:rsidR="0077523B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002530" w:rsidRPr="002E7709">
        <w:rPr>
          <w:rFonts w:asciiTheme="minorHAnsi" w:hAnsiTheme="minorHAnsi" w:cstheme="minorHAnsi"/>
          <w:color w:val="0D0D0D" w:themeColor="text1" w:themeTint="F2"/>
        </w:rPr>
        <w:t>Place the heart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02FD" w:rsidRPr="002E7709">
        <w:rPr>
          <w:rFonts w:asciiTheme="minorHAnsi" w:hAnsiTheme="minorHAnsi" w:cstheme="minorHAnsi"/>
          <w:color w:val="0D0D0D" w:themeColor="text1" w:themeTint="F2"/>
        </w:rPr>
        <w:t xml:space="preserve">on 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3E02FD" w:rsidRPr="002E7709">
        <w:rPr>
          <w:rFonts w:asciiTheme="minorHAnsi" w:hAnsiTheme="minorHAnsi" w:cstheme="minorHAnsi"/>
          <w:color w:val="0D0D0D" w:themeColor="text1" w:themeTint="F2"/>
        </w:rPr>
        <w:t xml:space="preserve">dissecting tray 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>and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 xml:space="preserve"> inspect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 xml:space="preserve"> for any structural</w:t>
      </w:r>
      <w:r w:rsidR="003E02FD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B0256" w:rsidRPr="002E7709">
        <w:rPr>
          <w:rFonts w:asciiTheme="minorHAnsi" w:hAnsiTheme="minorHAnsi" w:cstheme="minorHAnsi"/>
          <w:color w:val="0D0D0D" w:themeColor="text1" w:themeTint="F2"/>
        </w:rPr>
        <w:t xml:space="preserve">damage </w:t>
      </w:r>
      <w:r w:rsidR="004B416D" w:rsidRPr="002E7709">
        <w:rPr>
          <w:rFonts w:asciiTheme="minorHAnsi" w:hAnsiTheme="minorHAnsi" w:cstheme="minorHAnsi"/>
          <w:color w:val="0D0D0D" w:themeColor="text1" w:themeTint="F2"/>
        </w:rPr>
        <w:t>or anatomical mal</w:t>
      </w:r>
      <w:r w:rsidR="008D6309" w:rsidRPr="002E7709">
        <w:rPr>
          <w:rFonts w:asciiTheme="minorHAnsi" w:hAnsiTheme="minorHAnsi" w:cstheme="minorHAnsi"/>
          <w:color w:val="0D0D0D" w:themeColor="text1" w:themeTint="F2"/>
        </w:rPr>
        <w:t xml:space="preserve">formations. </w:t>
      </w:r>
      <w:r w:rsidR="00D909A6" w:rsidRPr="002E7709">
        <w:rPr>
          <w:rFonts w:asciiTheme="minorHAnsi" w:hAnsiTheme="minorHAnsi" w:cstheme="minorHAnsi"/>
          <w:color w:val="0D0D0D" w:themeColor="text1" w:themeTint="F2"/>
        </w:rPr>
        <w:t>I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 xml:space="preserve">f liver and/or lungs were </w:t>
      </w:r>
      <w:r w:rsidR="00945BD0" w:rsidRPr="002E7709">
        <w:rPr>
          <w:rFonts w:asciiTheme="minorHAnsi" w:hAnsiTheme="minorHAnsi" w:cstheme="minorHAnsi"/>
          <w:color w:val="0D0D0D" w:themeColor="text1" w:themeTint="F2"/>
        </w:rPr>
        <w:t>procured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 xml:space="preserve"> for transplantation, the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 xml:space="preserve"> heart may present with a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 xml:space="preserve">short 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>inferior vena cava and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>/or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 xml:space="preserve">absence of </w:t>
      </w:r>
      <w:r w:rsidR="0022280E" w:rsidRPr="002E7709">
        <w:rPr>
          <w:rFonts w:asciiTheme="minorHAnsi" w:hAnsiTheme="minorHAnsi" w:cstheme="minorHAnsi"/>
          <w:color w:val="0D0D0D" w:themeColor="text1" w:themeTint="F2"/>
        </w:rPr>
        <w:t xml:space="preserve">left atrial posterior </w:t>
      </w:r>
      <w:r w:rsidR="00891778" w:rsidRPr="002E7709">
        <w:rPr>
          <w:rFonts w:asciiTheme="minorHAnsi" w:hAnsiTheme="minorHAnsi" w:cstheme="minorHAnsi"/>
          <w:color w:val="0D0D0D" w:themeColor="text1" w:themeTint="F2"/>
        </w:rPr>
        <w:t>wall</w:t>
      </w:r>
      <w:r w:rsidR="00CB0256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0A186874" w14:textId="07180B68" w:rsidR="00B87933" w:rsidRDefault="00914F48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>
        <w:rPr>
          <w:rFonts w:asciiTheme="minorHAnsi" w:hAnsiTheme="minorHAnsi" w:cstheme="minorHAnsi"/>
          <w:color w:val="0D0D0D" w:themeColor="text1" w:themeTint="F2"/>
          <w:highlight w:val="yellow"/>
        </w:rPr>
        <w:t>Perform i</w:t>
      </w:r>
      <w:r w:rsidR="0022280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nternal inspection </w:t>
      </w:r>
      <w:r w:rsidR="00C0673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for</w:t>
      </w:r>
      <w:r w:rsidR="0022280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possible defects</w:t>
      </w:r>
      <w:r w:rsidR="00C0673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–</w:t>
      </w:r>
      <w:r w:rsidR="0022280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trial septal defect (ASD), ventricular septal defect (VSD)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,</w:t>
      </w:r>
      <w:r w:rsidR="0022280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or valve (aortic, pulmonary, mitral, </w:t>
      </w:r>
      <w:r w:rsidR="008B36FF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ricuspid) mal</w:t>
      </w:r>
      <w:r w:rsidR="0022280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formation. </w:t>
      </w:r>
    </w:p>
    <w:p w14:paraId="03DD7508" w14:textId="768D7180" w:rsidR="004B76D0" w:rsidRPr="00A364AF" w:rsidRDefault="0022280E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If a septal defect is present, </w:t>
      </w:r>
      <w:r w:rsidR="00891778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correct </w:t>
      </w:r>
      <w:r w:rsidR="003C0701">
        <w:rPr>
          <w:rFonts w:asciiTheme="minorHAnsi" w:hAnsiTheme="minorHAnsi" w:cstheme="minorHAnsi"/>
          <w:color w:val="0D0D0D" w:themeColor="text1" w:themeTint="F2"/>
          <w:highlight w:val="yellow"/>
        </w:rPr>
        <w:t>it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with appropriate suture</w:t>
      </w:r>
      <w:r w:rsidR="003C0701">
        <w:rPr>
          <w:rFonts w:asciiTheme="minorHAnsi" w:hAnsiTheme="minorHAnsi" w:cstheme="minorHAnsi"/>
          <w:color w:val="0D0D0D" w:themeColor="text1" w:themeTint="F2"/>
          <w:highlight w:val="yellow"/>
        </w:rPr>
        <w:t>s</w:t>
      </w:r>
      <w:r w:rsidR="0093230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2A</w:t>
      </w:r>
      <w:r w:rsidR="000E0995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, </w:t>
      </w:r>
      <w:r w:rsidR="000E0995">
        <w:rPr>
          <w:rFonts w:asciiTheme="minorHAnsi" w:hAnsiTheme="minorHAnsi" w:cstheme="minorHAnsi"/>
          <w:b/>
          <w:color w:val="0D0D0D" w:themeColor="text1" w:themeTint="F2"/>
          <w:highlight w:val="yellow"/>
        </w:rPr>
        <w:t>2B</w:t>
      </w:r>
      <w:r w:rsidR="0093230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4413A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. </w:t>
      </w:r>
      <w:r w:rsidR="00DB772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correction of septal defects is </w:t>
      </w:r>
      <w:r w:rsidR="00020C99">
        <w:rPr>
          <w:rFonts w:asciiTheme="minorHAnsi" w:hAnsiTheme="minorHAnsi" w:cstheme="minorHAnsi"/>
          <w:color w:val="0D0D0D" w:themeColor="text1" w:themeTint="F2"/>
          <w:highlight w:val="yellow"/>
        </w:rPr>
        <w:t>needed to monitor</w:t>
      </w:r>
      <w:r w:rsidR="00DB772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decellularization progress via </w:t>
      </w:r>
      <w:r w:rsidR="00C37361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pulmonary artery (PA) </w:t>
      </w:r>
      <w:r w:rsidR="00DB772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utflow turbidity measurement. </w:t>
      </w:r>
      <w:r w:rsidR="00650705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Correction of the septal defect removes left to right shunt, hence, the outflow from PA represents the outflow from the coronary circulation through the coronary sinus</w:t>
      </w:r>
      <w:r w:rsidR="00DB772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</w:p>
    <w:p w14:paraId="61DF5F83" w14:textId="6E736CA6" w:rsidR="00CD5303" w:rsidRPr="00A364AF" w:rsidRDefault="00C0673C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Ligate s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u</w:t>
      </w:r>
      <w:r w:rsidR="008B36FF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erior and inferior vena cava w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ith 2-0 silk</w:t>
      </w:r>
      <w:r w:rsidR="00D95FE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suture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4413A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2C</w:t>
      </w:r>
      <w:r w:rsidR="002B132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.</w:t>
      </w:r>
    </w:p>
    <w:p w14:paraId="516019DA" w14:textId="35ABBAFB" w:rsidR="00D04C49" w:rsidRPr="00A364AF" w:rsidRDefault="00D04C49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Dissect 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aorta (</w:t>
      </w:r>
      <w:proofErr w:type="spellStart"/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Ao</w:t>
      </w:r>
      <w:proofErr w:type="spellEnd"/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) 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way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from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he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main PA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2D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E5126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for </w:t>
      </w:r>
      <w:r w:rsidR="00891778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subsequent</w:t>
      </w:r>
      <w:r w:rsidR="00E5126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cannulation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</w:p>
    <w:p w14:paraId="6ECCA44C" w14:textId="01166356" w:rsidR="0087152D" w:rsidRPr="00A364AF" w:rsidRDefault="00AD6ED4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Insert connectors</w:t>
      </w:r>
      <w:r w:rsidR="00B115B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, based on the diameter of the vessel</w:t>
      </w:r>
      <w:r w:rsidR="00D95FE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,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3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) into </w:t>
      </w:r>
      <w:proofErr w:type="spellStart"/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Ao</w:t>
      </w:r>
      <w:proofErr w:type="spellEnd"/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nd PA and 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secure</w:t>
      </w:r>
      <w:r w:rsidR="007A335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hem with 2-0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silk</w:t>
      </w:r>
      <w:r w:rsidR="00D95FE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sutures</w:t>
      </w:r>
      <w:r w:rsidR="00FA7587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4A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.</w:t>
      </w:r>
    </w:p>
    <w:p w14:paraId="3BC7EB39" w14:textId="594625B1" w:rsidR="00F4061A" w:rsidRPr="00A364AF" w:rsidRDefault="00FA7587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I</w:t>
      </w:r>
      <w:r w:rsidR="00AD6ED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nsert </w:t>
      </w:r>
      <w:r w:rsidR="00DA46D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 </w:t>
      </w:r>
      <w:r w:rsidR="00D95FE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ubing </w:t>
      </w:r>
      <w:r w:rsidR="00AD6ED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line</w:t>
      </w:r>
      <w:r w:rsidR="0087152D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hrough the left atrium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4B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 and</w:t>
      </w:r>
      <w:r w:rsidR="00D909A6" w:rsidRPr="00A364AF" w:rsidDel="00D95FE0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oward the left ventricle (</w:t>
      </w:r>
      <w:r w:rsidR="00BC262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LV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AD6ED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3</w:t>
      </w:r>
      <w:r w:rsidR="00AD6ED4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891778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, using one of the pulmonary vein orifices</w:t>
      </w:r>
      <w:r w:rsidR="00BF5560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  <w:r w:rsidR="007D30F8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</w:p>
    <w:p w14:paraId="7F97CE08" w14:textId="17B34701" w:rsidR="00AD6ED4" w:rsidRPr="00A364AF" w:rsidRDefault="00FA7587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highlight w:val="yellow"/>
        </w:rPr>
        <w:lastRenderedPageBreak/>
        <w:t>C</w:t>
      </w:r>
      <w:r w:rsidR="00CE3E8A" w:rsidRPr="00A364AF">
        <w:rPr>
          <w:rFonts w:asciiTheme="minorHAnsi" w:hAnsiTheme="minorHAnsi" w:cstheme="minorHAnsi"/>
          <w:highlight w:val="yellow"/>
        </w:rPr>
        <w:t xml:space="preserve">onnect </w:t>
      </w:r>
      <w:r w:rsidR="00DA46DE" w:rsidRPr="00A364AF">
        <w:rPr>
          <w:rFonts w:asciiTheme="minorHAnsi" w:hAnsiTheme="minorHAnsi" w:cstheme="minorHAnsi"/>
          <w:highlight w:val="yellow"/>
        </w:rPr>
        <w:t xml:space="preserve">an </w:t>
      </w:r>
      <w:r w:rsidR="00CE3E8A" w:rsidRPr="00A364AF">
        <w:rPr>
          <w:rFonts w:asciiTheme="minorHAnsi" w:hAnsiTheme="minorHAnsi" w:cstheme="minorHAnsi"/>
          <w:highlight w:val="yellow"/>
        </w:rPr>
        <w:t>infusion line</w:t>
      </w:r>
      <w:r w:rsidR="00F4061A" w:rsidRPr="00A364AF">
        <w:rPr>
          <w:rFonts w:asciiTheme="minorHAnsi" w:hAnsiTheme="minorHAnsi" w:cstheme="minorHAnsi"/>
          <w:highlight w:val="yellow"/>
        </w:rPr>
        <w:t xml:space="preserve"> </w:t>
      </w:r>
      <w:r w:rsidRPr="00A364AF">
        <w:rPr>
          <w:rFonts w:asciiTheme="minorHAnsi" w:hAnsiTheme="minorHAnsi" w:cstheme="minorHAnsi"/>
          <w:highlight w:val="yellow"/>
        </w:rPr>
        <w:t xml:space="preserve">to the connector placed in the </w:t>
      </w:r>
      <w:proofErr w:type="spellStart"/>
      <w:r w:rsidRPr="00A364AF">
        <w:rPr>
          <w:rFonts w:asciiTheme="minorHAnsi" w:hAnsiTheme="minorHAnsi" w:cstheme="minorHAnsi"/>
          <w:highlight w:val="yellow"/>
        </w:rPr>
        <w:t>Ao</w:t>
      </w:r>
      <w:proofErr w:type="spellEnd"/>
      <w:r w:rsidRPr="00A364AF">
        <w:rPr>
          <w:rFonts w:asciiTheme="minorHAnsi" w:hAnsiTheme="minorHAnsi" w:cstheme="minorHAnsi"/>
          <w:highlight w:val="yellow"/>
        </w:rPr>
        <w:t xml:space="preserve"> </w:t>
      </w:r>
      <w:r w:rsidR="00CE3E8A" w:rsidRPr="00A364AF">
        <w:rPr>
          <w:rFonts w:asciiTheme="minorHAnsi" w:hAnsiTheme="minorHAnsi" w:cstheme="minorHAnsi"/>
          <w:highlight w:val="yellow"/>
        </w:rPr>
        <w:t xml:space="preserve">and </w:t>
      </w:r>
      <w:r w:rsidRPr="00A364AF">
        <w:rPr>
          <w:rFonts w:asciiTheme="minorHAnsi" w:hAnsiTheme="minorHAnsi" w:cstheme="minorHAnsi"/>
          <w:highlight w:val="yellow"/>
        </w:rPr>
        <w:t xml:space="preserve">the </w:t>
      </w:r>
      <w:r w:rsidR="00CE3E8A" w:rsidRPr="00A364AF">
        <w:rPr>
          <w:rFonts w:asciiTheme="minorHAnsi" w:hAnsiTheme="minorHAnsi" w:cstheme="minorHAnsi"/>
          <w:highlight w:val="yellow"/>
        </w:rPr>
        <w:t>outflow line</w:t>
      </w:r>
      <w:r w:rsidR="00F345E6" w:rsidRPr="00A364AF">
        <w:rPr>
          <w:rFonts w:asciiTheme="minorHAnsi" w:hAnsiTheme="minorHAnsi" w:cstheme="minorHAnsi"/>
          <w:highlight w:val="yellow"/>
        </w:rPr>
        <w:t xml:space="preserve"> to</w:t>
      </w:r>
      <w:r w:rsidRPr="00A364AF">
        <w:rPr>
          <w:rFonts w:asciiTheme="minorHAnsi" w:hAnsiTheme="minorHAnsi" w:cstheme="minorHAnsi"/>
          <w:highlight w:val="yellow"/>
        </w:rPr>
        <w:t xml:space="preserve"> the one in the PA (</w:t>
      </w:r>
      <w:r w:rsidR="00080021" w:rsidRPr="00080021">
        <w:rPr>
          <w:rFonts w:asciiTheme="minorHAnsi" w:hAnsiTheme="minorHAnsi" w:cstheme="minorHAnsi"/>
          <w:b/>
          <w:highlight w:val="yellow"/>
        </w:rPr>
        <w:t>Figure 3</w:t>
      </w:r>
      <w:r w:rsidR="000E0995">
        <w:rPr>
          <w:rFonts w:asciiTheme="minorHAnsi" w:hAnsiTheme="minorHAnsi" w:cstheme="minorHAnsi"/>
          <w:highlight w:val="yellow"/>
        </w:rPr>
        <w:t>).</w:t>
      </w:r>
    </w:p>
    <w:p w14:paraId="7DC8116C" w14:textId="224ED30E" w:rsidR="00CE3E8A" w:rsidRPr="00A364AF" w:rsidRDefault="00FA7587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lace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he </w:t>
      </w:r>
      <w:r w:rsidR="00CE3E8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repared heart in</w:t>
      </w:r>
      <w:r w:rsidR="00F434C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o a</w:t>
      </w:r>
      <w:r w:rsidR="00CE3E8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polyester pouch in inverted orientation</w:t>
      </w:r>
      <w:r w:rsidR="00F434C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upside down)</w:t>
      </w:r>
      <w:r w:rsidR="00A74A92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</w:p>
    <w:p w14:paraId="7F515AA3" w14:textId="6FECA710" w:rsidR="00D75DF3" w:rsidRPr="00A364AF" w:rsidRDefault="00F434C6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lace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ouch with heart into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perfusion container</w:t>
      </w:r>
      <w:r w:rsidR="007A545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nd close </w:t>
      </w:r>
      <w:r w:rsidR="00C0673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lid</w:t>
      </w:r>
      <w:r w:rsidR="00A74A92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4C</w:t>
      </w:r>
      <w:r w:rsidR="00A74A92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D75DF3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</w:p>
    <w:p w14:paraId="6F0F0989" w14:textId="64118CE8" w:rsidR="00D75DF3" w:rsidRPr="00A364AF" w:rsidRDefault="00F434C6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b/>
          <w:bCs/>
          <w:highlight w:val="yellow"/>
        </w:rPr>
      </w:pPr>
      <w:r w:rsidRPr="00A364AF">
        <w:rPr>
          <w:rFonts w:asciiTheme="minorHAnsi" w:hAnsiTheme="minorHAnsi" w:cstheme="minorHAnsi"/>
          <w:highlight w:val="yellow"/>
        </w:rPr>
        <w:t xml:space="preserve">Connect each of the </w:t>
      </w:r>
      <w:r w:rsidR="00D75DF3" w:rsidRPr="00A364AF">
        <w:rPr>
          <w:rFonts w:asciiTheme="minorHAnsi" w:hAnsiTheme="minorHAnsi" w:cstheme="minorHAnsi"/>
          <w:highlight w:val="yellow"/>
        </w:rPr>
        <w:t>line</w:t>
      </w:r>
      <w:r w:rsidRPr="00A364AF">
        <w:rPr>
          <w:rFonts w:asciiTheme="minorHAnsi" w:hAnsiTheme="minorHAnsi" w:cstheme="minorHAnsi"/>
          <w:highlight w:val="yellow"/>
        </w:rPr>
        <w:t>s</w:t>
      </w:r>
      <w:r w:rsidR="00D75DF3" w:rsidRPr="00A364AF">
        <w:rPr>
          <w:rFonts w:asciiTheme="minorHAnsi" w:hAnsiTheme="minorHAnsi" w:cstheme="minorHAnsi"/>
          <w:highlight w:val="yellow"/>
        </w:rPr>
        <w:t xml:space="preserve"> </w:t>
      </w:r>
      <w:r w:rsidR="0019487B" w:rsidRPr="00A364AF">
        <w:rPr>
          <w:rFonts w:asciiTheme="minorHAnsi" w:hAnsiTheme="minorHAnsi" w:cstheme="minorHAnsi"/>
          <w:highlight w:val="yellow"/>
        </w:rPr>
        <w:t xml:space="preserve">to </w:t>
      </w:r>
      <w:r w:rsidR="00E73DBC" w:rsidRPr="00A364AF">
        <w:rPr>
          <w:rFonts w:asciiTheme="minorHAnsi" w:hAnsiTheme="minorHAnsi" w:cstheme="minorHAnsi"/>
          <w:highlight w:val="yellow"/>
        </w:rPr>
        <w:t>the</w:t>
      </w:r>
      <w:r w:rsidR="00D75DF3" w:rsidRPr="00A364AF">
        <w:rPr>
          <w:rFonts w:asciiTheme="minorHAnsi" w:hAnsiTheme="minorHAnsi" w:cstheme="minorHAnsi"/>
          <w:highlight w:val="yellow"/>
        </w:rPr>
        <w:t xml:space="preserve"> </w:t>
      </w:r>
      <w:r w:rsidR="00B05F12" w:rsidRPr="00A364AF">
        <w:rPr>
          <w:rFonts w:asciiTheme="minorHAnsi" w:hAnsiTheme="minorHAnsi" w:cstheme="minorHAnsi"/>
          <w:highlight w:val="yellow"/>
        </w:rPr>
        <w:t xml:space="preserve">respective </w:t>
      </w:r>
      <w:r w:rsidR="00D75DF3" w:rsidRPr="00A364AF">
        <w:rPr>
          <w:rFonts w:asciiTheme="minorHAnsi" w:hAnsiTheme="minorHAnsi" w:cstheme="minorHAnsi"/>
          <w:highlight w:val="yellow"/>
        </w:rPr>
        <w:t>ports in</w:t>
      </w:r>
      <w:r w:rsidR="00364AFA" w:rsidRPr="00A364AF">
        <w:rPr>
          <w:rFonts w:asciiTheme="minorHAnsi" w:hAnsiTheme="minorHAnsi" w:cstheme="minorHAnsi"/>
          <w:highlight w:val="yellow"/>
        </w:rPr>
        <w:t xml:space="preserve"> the rubber stopper</w:t>
      </w:r>
      <w:r w:rsidR="00B920DF" w:rsidRPr="00A364AF">
        <w:rPr>
          <w:rFonts w:asciiTheme="minorHAnsi" w:hAnsiTheme="minorHAnsi" w:cstheme="minorHAnsi"/>
          <w:highlight w:val="yellow"/>
        </w:rPr>
        <w:t xml:space="preserve"> (based on </w:t>
      </w:r>
      <w:r w:rsidR="00D95FE0" w:rsidRPr="00A364AF">
        <w:rPr>
          <w:rFonts w:asciiTheme="minorHAnsi" w:hAnsiTheme="minorHAnsi" w:cstheme="minorHAnsi"/>
          <w:highlight w:val="yellow"/>
        </w:rPr>
        <w:t xml:space="preserve">the </w:t>
      </w:r>
      <w:r w:rsidR="00B920DF" w:rsidRPr="00A364AF">
        <w:rPr>
          <w:rFonts w:asciiTheme="minorHAnsi" w:hAnsiTheme="minorHAnsi" w:cstheme="minorHAnsi"/>
          <w:highlight w:val="yellow"/>
        </w:rPr>
        <w:t>diameter of container)</w:t>
      </w:r>
      <w:r w:rsidR="00E73DBC" w:rsidRPr="00A364AF">
        <w:rPr>
          <w:rFonts w:asciiTheme="minorHAnsi" w:hAnsiTheme="minorHAnsi" w:cstheme="minorHAnsi"/>
          <w:highlight w:val="yellow"/>
        </w:rPr>
        <w:t xml:space="preserve"> </w:t>
      </w:r>
      <w:r w:rsidR="00D75DF3" w:rsidRPr="00A364AF">
        <w:rPr>
          <w:rFonts w:asciiTheme="minorHAnsi" w:hAnsiTheme="minorHAnsi" w:cstheme="minorHAnsi"/>
          <w:highlight w:val="yellow"/>
        </w:rPr>
        <w:t xml:space="preserve">and insert </w:t>
      </w:r>
      <w:r w:rsidR="00E73DBC" w:rsidRPr="00A364AF">
        <w:rPr>
          <w:rFonts w:asciiTheme="minorHAnsi" w:hAnsiTheme="minorHAnsi" w:cstheme="minorHAnsi"/>
          <w:highlight w:val="yellow"/>
        </w:rPr>
        <w:t>it</w:t>
      </w:r>
      <w:r w:rsidR="00D75DF3" w:rsidRPr="00A364AF">
        <w:rPr>
          <w:rFonts w:asciiTheme="minorHAnsi" w:hAnsiTheme="minorHAnsi" w:cstheme="minorHAnsi"/>
          <w:highlight w:val="yellow"/>
        </w:rPr>
        <w:t xml:space="preserve"> to </w:t>
      </w:r>
      <w:r w:rsidR="009F4D59" w:rsidRPr="00A364AF">
        <w:rPr>
          <w:rFonts w:asciiTheme="minorHAnsi" w:hAnsiTheme="minorHAnsi" w:cstheme="minorHAnsi"/>
          <w:highlight w:val="yellow"/>
        </w:rPr>
        <w:t>the</w:t>
      </w:r>
      <w:r w:rsidR="00E73DBC" w:rsidRPr="00A364AF">
        <w:rPr>
          <w:rFonts w:asciiTheme="minorHAnsi" w:hAnsiTheme="minorHAnsi" w:cstheme="minorHAnsi"/>
          <w:highlight w:val="yellow"/>
        </w:rPr>
        <w:t xml:space="preserve"> </w:t>
      </w:r>
      <w:r w:rsidR="00D75DF3" w:rsidRPr="00A364AF">
        <w:rPr>
          <w:rFonts w:asciiTheme="minorHAnsi" w:hAnsiTheme="minorHAnsi" w:cstheme="minorHAnsi"/>
          <w:highlight w:val="yellow"/>
        </w:rPr>
        <w:t xml:space="preserve">lid of </w:t>
      </w:r>
      <w:r w:rsidR="00E73DBC" w:rsidRPr="00A364AF">
        <w:rPr>
          <w:rFonts w:asciiTheme="minorHAnsi" w:hAnsiTheme="minorHAnsi" w:cstheme="minorHAnsi"/>
          <w:highlight w:val="yellow"/>
        </w:rPr>
        <w:t xml:space="preserve">the </w:t>
      </w:r>
      <w:r w:rsidR="00D75DF3" w:rsidRPr="00A364AF">
        <w:rPr>
          <w:rFonts w:asciiTheme="minorHAnsi" w:hAnsiTheme="minorHAnsi" w:cstheme="minorHAnsi"/>
          <w:highlight w:val="yellow"/>
        </w:rPr>
        <w:t xml:space="preserve">perfusion container to seal </w:t>
      </w:r>
      <w:r w:rsidR="00E73DBC" w:rsidRPr="00A364AF">
        <w:rPr>
          <w:rFonts w:asciiTheme="minorHAnsi" w:hAnsiTheme="minorHAnsi" w:cstheme="minorHAnsi"/>
          <w:highlight w:val="yellow"/>
        </w:rPr>
        <w:t xml:space="preserve">the </w:t>
      </w:r>
      <w:r w:rsidR="00D75DF3" w:rsidRPr="00A364AF">
        <w:rPr>
          <w:rFonts w:asciiTheme="minorHAnsi" w:hAnsiTheme="minorHAnsi" w:cstheme="minorHAnsi"/>
          <w:highlight w:val="yellow"/>
        </w:rPr>
        <w:t>polyester pouch (</w:t>
      </w:r>
      <w:r w:rsidR="00080021" w:rsidRPr="00080021">
        <w:rPr>
          <w:rFonts w:asciiTheme="minorHAnsi" w:hAnsiTheme="minorHAnsi" w:cstheme="minorHAnsi"/>
          <w:b/>
          <w:highlight w:val="yellow"/>
        </w:rPr>
        <w:t>Figure 4C</w:t>
      </w:r>
      <w:r w:rsidR="00A607A1" w:rsidRPr="00A364AF">
        <w:rPr>
          <w:rFonts w:asciiTheme="minorHAnsi" w:hAnsiTheme="minorHAnsi" w:cstheme="minorHAnsi"/>
          <w:highlight w:val="yellow"/>
        </w:rPr>
        <w:t xml:space="preserve"> and </w:t>
      </w:r>
      <w:r w:rsidR="00080021" w:rsidRPr="00080021">
        <w:rPr>
          <w:rFonts w:asciiTheme="minorHAnsi" w:hAnsiTheme="minorHAnsi" w:cstheme="minorHAnsi"/>
          <w:b/>
          <w:highlight w:val="yellow"/>
        </w:rPr>
        <w:t>Figure 5B</w:t>
      </w:r>
      <w:r w:rsidR="00D75DF3" w:rsidRPr="00A364AF">
        <w:rPr>
          <w:rFonts w:asciiTheme="minorHAnsi" w:hAnsiTheme="minorHAnsi" w:cstheme="minorHAnsi"/>
          <w:highlight w:val="yellow"/>
        </w:rPr>
        <w:t>).</w:t>
      </w:r>
    </w:p>
    <w:p w14:paraId="324823CC" w14:textId="273BE3FF" w:rsidR="00374038" w:rsidRDefault="00396A37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highlight w:val="yellow"/>
        </w:rPr>
      </w:pPr>
      <w:r w:rsidRPr="00A364AF">
        <w:rPr>
          <w:rFonts w:asciiTheme="minorHAnsi" w:hAnsiTheme="minorHAnsi" w:cstheme="minorHAnsi"/>
          <w:highlight w:val="yellow"/>
        </w:rPr>
        <w:t>Perfuse 1</w:t>
      </w:r>
      <w:r w:rsidR="000E0995">
        <w:rPr>
          <w:rFonts w:asciiTheme="minorHAnsi" w:hAnsiTheme="minorHAnsi" w:cstheme="minorHAnsi"/>
          <w:highlight w:val="yellow"/>
        </w:rPr>
        <w:t>x</w:t>
      </w:r>
      <w:r w:rsidRPr="00A364AF">
        <w:rPr>
          <w:rFonts w:asciiTheme="minorHAnsi" w:hAnsiTheme="minorHAnsi" w:cstheme="minorHAnsi"/>
          <w:highlight w:val="yellow"/>
        </w:rPr>
        <w:t xml:space="preserve"> phosphate buffered saline (PBS) </w:t>
      </w:r>
      <w:r w:rsidR="00BC622C" w:rsidRPr="00A364AF">
        <w:rPr>
          <w:rFonts w:asciiTheme="minorHAnsi" w:hAnsiTheme="minorHAnsi" w:cstheme="minorHAnsi"/>
          <w:highlight w:val="yellow"/>
        </w:rPr>
        <w:t xml:space="preserve">(136 mM NaCl, 2.7 mM </w:t>
      </w:r>
      <w:proofErr w:type="spellStart"/>
      <w:r w:rsidR="00BC622C" w:rsidRPr="00A364AF">
        <w:rPr>
          <w:rFonts w:asciiTheme="minorHAnsi" w:hAnsiTheme="minorHAnsi" w:cstheme="minorHAnsi"/>
          <w:highlight w:val="yellow"/>
        </w:rPr>
        <w:t>KCl</w:t>
      </w:r>
      <w:proofErr w:type="spellEnd"/>
      <w:r w:rsidR="00BC622C" w:rsidRPr="00A364AF">
        <w:rPr>
          <w:rFonts w:asciiTheme="minorHAnsi" w:hAnsiTheme="minorHAnsi" w:cstheme="minorHAnsi"/>
          <w:highlight w:val="yellow"/>
        </w:rPr>
        <w:t>, 10 mM Na</w:t>
      </w:r>
      <w:r w:rsidR="00BC622C" w:rsidRPr="00A364AF">
        <w:rPr>
          <w:rFonts w:asciiTheme="minorHAnsi" w:hAnsiTheme="minorHAnsi" w:cstheme="minorHAnsi"/>
          <w:highlight w:val="yellow"/>
          <w:vertAlign w:val="subscript"/>
        </w:rPr>
        <w:t>2</w:t>
      </w:r>
      <w:r w:rsidR="00BC622C" w:rsidRPr="00A364AF">
        <w:rPr>
          <w:rFonts w:asciiTheme="minorHAnsi" w:hAnsiTheme="minorHAnsi" w:cstheme="minorHAnsi"/>
          <w:highlight w:val="yellow"/>
        </w:rPr>
        <w:t>HPO</w:t>
      </w:r>
      <w:r w:rsidR="00BC622C" w:rsidRPr="00A364AF">
        <w:rPr>
          <w:rFonts w:asciiTheme="minorHAnsi" w:hAnsiTheme="minorHAnsi" w:cstheme="minorHAnsi"/>
          <w:highlight w:val="yellow"/>
          <w:vertAlign w:val="subscript"/>
        </w:rPr>
        <w:t>4</w:t>
      </w:r>
      <w:r w:rsidR="00BC622C" w:rsidRPr="00A364AF">
        <w:rPr>
          <w:rFonts w:asciiTheme="minorHAnsi" w:hAnsiTheme="minorHAnsi" w:cstheme="minorHAnsi"/>
          <w:highlight w:val="yellow"/>
        </w:rPr>
        <w:t xml:space="preserve"> and 1.8 mM KH</w:t>
      </w:r>
      <w:r w:rsidR="00BC622C" w:rsidRPr="00A364AF">
        <w:rPr>
          <w:rFonts w:asciiTheme="minorHAnsi" w:hAnsiTheme="minorHAnsi" w:cstheme="minorHAnsi"/>
          <w:highlight w:val="yellow"/>
          <w:vertAlign w:val="subscript"/>
        </w:rPr>
        <w:t>2</w:t>
      </w:r>
      <w:r w:rsidR="00BC622C" w:rsidRPr="00A364AF">
        <w:rPr>
          <w:rFonts w:asciiTheme="minorHAnsi" w:hAnsiTheme="minorHAnsi" w:cstheme="minorHAnsi"/>
          <w:highlight w:val="yellow"/>
        </w:rPr>
        <w:t>PO</w:t>
      </w:r>
      <w:r w:rsidR="00BC622C" w:rsidRPr="00A364AF">
        <w:rPr>
          <w:rFonts w:asciiTheme="minorHAnsi" w:hAnsiTheme="minorHAnsi" w:cstheme="minorHAnsi"/>
          <w:highlight w:val="yellow"/>
          <w:vertAlign w:val="subscript"/>
        </w:rPr>
        <w:t>4</w:t>
      </w:r>
      <w:r w:rsidR="00BC622C" w:rsidRPr="00A364AF">
        <w:rPr>
          <w:rFonts w:asciiTheme="minorHAnsi" w:hAnsiTheme="minorHAnsi" w:cstheme="minorHAnsi"/>
          <w:highlight w:val="yellow"/>
        </w:rPr>
        <w:t xml:space="preserve"> in distilled water, pH 7.4) </w:t>
      </w:r>
      <w:r w:rsidRPr="00A364AF">
        <w:rPr>
          <w:rFonts w:asciiTheme="minorHAnsi" w:hAnsiTheme="minorHAnsi" w:cstheme="minorHAnsi"/>
          <w:highlight w:val="yellow"/>
        </w:rPr>
        <w:t xml:space="preserve">via </w:t>
      </w:r>
      <w:r w:rsidR="00D909A6" w:rsidRPr="00A364AF">
        <w:rPr>
          <w:rFonts w:asciiTheme="minorHAnsi" w:hAnsiTheme="minorHAnsi" w:cstheme="minorHAnsi"/>
          <w:highlight w:val="yellow"/>
        </w:rPr>
        <w:t xml:space="preserve">the </w:t>
      </w:r>
      <w:r w:rsidRPr="00A364AF">
        <w:rPr>
          <w:rFonts w:asciiTheme="minorHAnsi" w:hAnsiTheme="minorHAnsi" w:cstheme="minorHAnsi"/>
          <w:highlight w:val="yellow"/>
        </w:rPr>
        <w:t xml:space="preserve">infusion port of </w:t>
      </w:r>
      <w:r w:rsidR="00EB1009" w:rsidRPr="00A364AF">
        <w:rPr>
          <w:rFonts w:asciiTheme="minorHAnsi" w:hAnsiTheme="minorHAnsi" w:cstheme="minorHAnsi"/>
          <w:highlight w:val="yellow"/>
        </w:rPr>
        <w:t xml:space="preserve">the rubber stopper </w:t>
      </w:r>
      <w:r w:rsidRPr="00A364AF">
        <w:rPr>
          <w:rFonts w:asciiTheme="minorHAnsi" w:hAnsiTheme="minorHAnsi" w:cstheme="minorHAnsi"/>
          <w:highlight w:val="yellow"/>
        </w:rPr>
        <w:t xml:space="preserve">to </w:t>
      </w:r>
      <w:r w:rsidR="00DA46DE" w:rsidRPr="00A364AF">
        <w:rPr>
          <w:rFonts w:asciiTheme="minorHAnsi" w:hAnsiTheme="minorHAnsi" w:cstheme="minorHAnsi"/>
          <w:highlight w:val="yellow"/>
        </w:rPr>
        <w:t>verify</w:t>
      </w:r>
      <w:r w:rsidR="00E73DBC" w:rsidRPr="00A364AF">
        <w:rPr>
          <w:rFonts w:asciiTheme="minorHAnsi" w:hAnsiTheme="minorHAnsi" w:cstheme="minorHAnsi"/>
          <w:highlight w:val="yellow"/>
        </w:rPr>
        <w:t xml:space="preserve"> </w:t>
      </w:r>
      <w:r w:rsidRPr="00A364AF">
        <w:rPr>
          <w:rFonts w:asciiTheme="minorHAnsi" w:hAnsiTheme="minorHAnsi" w:cstheme="minorHAnsi"/>
          <w:highlight w:val="yellow"/>
        </w:rPr>
        <w:t xml:space="preserve">outflow from </w:t>
      </w:r>
      <w:r w:rsidR="00DA46DE" w:rsidRPr="00A364AF">
        <w:rPr>
          <w:rFonts w:asciiTheme="minorHAnsi" w:hAnsiTheme="minorHAnsi" w:cstheme="minorHAnsi"/>
          <w:highlight w:val="yellow"/>
        </w:rPr>
        <w:t xml:space="preserve">the </w:t>
      </w:r>
      <w:r w:rsidRPr="00A364AF">
        <w:rPr>
          <w:rFonts w:asciiTheme="minorHAnsi" w:hAnsiTheme="minorHAnsi" w:cstheme="minorHAnsi"/>
          <w:highlight w:val="yellow"/>
        </w:rPr>
        <w:t xml:space="preserve">PA and </w:t>
      </w:r>
      <w:r w:rsidR="00E73DBC" w:rsidRPr="00A364AF">
        <w:rPr>
          <w:rFonts w:asciiTheme="minorHAnsi" w:hAnsiTheme="minorHAnsi" w:cstheme="minorHAnsi"/>
          <w:highlight w:val="yellow"/>
        </w:rPr>
        <w:t xml:space="preserve">from </w:t>
      </w:r>
      <w:r w:rsidR="00DA46DE" w:rsidRPr="00A364AF">
        <w:rPr>
          <w:rFonts w:asciiTheme="minorHAnsi" w:hAnsiTheme="minorHAnsi" w:cstheme="minorHAnsi"/>
          <w:highlight w:val="yellow"/>
        </w:rPr>
        <w:t xml:space="preserve">the </w:t>
      </w:r>
      <w:r w:rsidR="00E73DBC" w:rsidRPr="00A364AF">
        <w:rPr>
          <w:rFonts w:asciiTheme="minorHAnsi" w:hAnsiTheme="minorHAnsi" w:cstheme="minorHAnsi"/>
          <w:highlight w:val="yellow"/>
        </w:rPr>
        <w:t>line</w:t>
      </w:r>
      <w:r w:rsidR="00364AFA" w:rsidRPr="00A364AF">
        <w:rPr>
          <w:rFonts w:asciiTheme="minorHAnsi" w:hAnsiTheme="minorHAnsi" w:cstheme="minorHAnsi"/>
          <w:highlight w:val="yellow"/>
        </w:rPr>
        <w:t xml:space="preserve"> inserted</w:t>
      </w:r>
      <w:r w:rsidR="00E73DBC" w:rsidRPr="00A364AF">
        <w:rPr>
          <w:rFonts w:asciiTheme="minorHAnsi" w:hAnsiTheme="minorHAnsi" w:cstheme="minorHAnsi"/>
          <w:highlight w:val="yellow"/>
        </w:rPr>
        <w:t xml:space="preserve"> into LV</w:t>
      </w:r>
      <w:r w:rsidR="00364AFA" w:rsidRPr="00A364AF">
        <w:rPr>
          <w:rFonts w:asciiTheme="minorHAnsi" w:hAnsiTheme="minorHAnsi" w:cstheme="minorHAnsi"/>
          <w:highlight w:val="yellow"/>
        </w:rPr>
        <w:t xml:space="preserve">. </w:t>
      </w:r>
    </w:p>
    <w:p w14:paraId="726D4EC1" w14:textId="62468712" w:rsidR="002E2D03" w:rsidRPr="00A364AF" w:rsidRDefault="00364AFA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highlight w:val="yellow"/>
        </w:rPr>
      </w:pPr>
      <w:r w:rsidRPr="00A364AF">
        <w:rPr>
          <w:rFonts w:asciiTheme="minorHAnsi" w:hAnsiTheme="minorHAnsi" w:cstheme="minorHAnsi"/>
          <w:highlight w:val="yellow"/>
        </w:rPr>
        <w:t xml:space="preserve">Use this flow </w:t>
      </w:r>
      <w:r w:rsidR="00537586" w:rsidRPr="00A364AF">
        <w:rPr>
          <w:rFonts w:asciiTheme="minorHAnsi" w:hAnsiTheme="minorHAnsi" w:cstheme="minorHAnsi"/>
          <w:highlight w:val="yellow"/>
        </w:rPr>
        <w:t>to clean the organ of any residual trace</w:t>
      </w:r>
      <w:r w:rsidR="00DA46DE" w:rsidRPr="00A364AF">
        <w:rPr>
          <w:rFonts w:asciiTheme="minorHAnsi" w:hAnsiTheme="minorHAnsi" w:cstheme="minorHAnsi"/>
          <w:highlight w:val="yellow"/>
        </w:rPr>
        <w:t>s</w:t>
      </w:r>
      <w:r w:rsidR="00537586" w:rsidRPr="00A364AF">
        <w:rPr>
          <w:rFonts w:asciiTheme="minorHAnsi" w:hAnsiTheme="minorHAnsi" w:cstheme="minorHAnsi"/>
          <w:highlight w:val="yellow"/>
        </w:rPr>
        <w:t xml:space="preserve"> of blood in the vasculature</w:t>
      </w:r>
      <w:r w:rsidR="00396A37" w:rsidRPr="00A364AF">
        <w:rPr>
          <w:rFonts w:asciiTheme="minorHAnsi" w:hAnsiTheme="minorHAnsi" w:cstheme="minorHAnsi"/>
          <w:highlight w:val="yellow"/>
        </w:rPr>
        <w:t>. If</w:t>
      </w:r>
      <w:r w:rsidR="00537586" w:rsidRPr="00A364AF">
        <w:rPr>
          <w:rFonts w:asciiTheme="minorHAnsi" w:hAnsiTheme="minorHAnsi" w:cstheme="minorHAnsi"/>
          <w:highlight w:val="yellow"/>
        </w:rPr>
        <w:t xml:space="preserve"> flow is </w:t>
      </w:r>
      <w:r w:rsidR="00396A37" w:rsidRPr="00A364AF">
        <w:rPr>
          <w:rFonts w:asciiTheme="minorHAnsi" w:hAnsiTheme="minorHAnsi" w:cstheme="minorHAnsi"/>
          <w:highlight w:val="yellow"/>
        </w:rPr>
        <w:t>not</w:t>
      </w:r>
      <w:r w:rsidR="00537586" w:rsidRPr="00A364AF">
        <w:rPr>
          <w:rFonts w:asciiTheme="minorHAnsi" w:hAnsiTheme="minorHAnsi" w:cstheme="minorHAnsi"/>
          <w:highlight w:val="yellow"/>
        </w:rPr>
        <w:t xml:space="preserve"> observed</w:t>
      </w:r>
      <w:r w:rsidR="00396A37" w:rsidRPr="00A364AF">
        <w:rPr>
          <w:rFonts w:asciiTheme="minorHAnsi" w:hAnsiTheme="minorHAnsi" w:cstheme="minorHAnsi"/>
          <w:highlight w:val="yellow"/>
        </w:rPr>
        <w:t xml:space="preserve">, </w:t>
      </w:r>
      <w:r w:rsidR="00E73DBC" w:rsidRPr="00A364AF">
        <w:rPr>
          <w:rFonts w:asciiTheme="minorHAnsi" w:hAnsiTheme="minorHAnsi" w:cstheme="minorHAnsi"/>
          <w:highlight w:val="yellow"/>
        </w:rPr>
        <w:t xml:space="preserve">tighten the </w:t>
      </w:r>
      <w:r w:rsidR="00396A37" w:rsidRPr="00A364AF">
        <w:rPr>
          <w:rFonts w:asciiTheme="minorHAnsi" w:hAnsiTheme="minorHAnsi" w:cstheme="minorHAnsi"/>
          <w:highlight w:val="yellow"/>
        </w:rPr>
        <w:t xml:space="preserve">connection lines </w:t>
      </w:r>
      <w:r w:rsidR="00E73DBC" w:rsidRPr="00A364AF">
        <w:rPr>
          <w:rFonts w:asciiTheme="minorHAnsi" w:hAnsiTheme="minorHAnsi" w:cstheme="minorHAnsi"/>
          <w:highlight w:val="yellow"/>
        </w:rPr>
        <w:t>as they might be loose.</w:t>
      </w:r>
      <w:r w:rsidR="00080021">
        <w:rPr>
          <w:rFonts w:asciiTheme="minorHAnsi" w:hAnsiTheme="minorHAnsi" w:cstheme="minorHAnsi"/>
          <w:highlight w:val="yellow"/>
        </w:rPr>
        <w:t xml:space="preserve"> </w:t>
      </w:r>
    </w:p>
    <w:p w14:paraId="6E4E148C" w14:textId="5CD06FFF" w:rsidR="00724F78" w:rsidRPr="00D76E6D" w:rsidRDefault="00DD5D6B" w:rsidP="002E7709">
      <w:pPr>
        <w:pStyle w:val="NormalWeb"/>
        <w:numPr>
          <w:ilvl w:val="0"/>
          <w:numId w:val="25"/>
        </w:numPr>
        <w:spacing w:before="0" w:beforeAutospacing="0" w:afterLines="120" w:after="288" w:afterAutospacing="0"/>
        <w:jc w:val="both"/>
        <w:outlineLvl w:val="0"/>
        <w:rPr>
          <w:rFonts w:asciiTheme="minorHAnsi" w:hAnsiTheme="minorHAnsi" w:cstheme="minorHAnsi"/>
          <w:b/>
          <w:color w:val="0D0D0D" w:themeColor="text1" w:themeTint="F2"/>
          <w:highlight w:val="yellow"/>
        </w:rPr>
      </w:pPr>
      <w:r w:rsidRPr="00D76E6D">
        <w:rPr>
          <w:rFonts w:asciiTheme="minorHAnsi" w:hAnsiTheme="minorHAnsi" w:cstheme="minorHAnsi"/>
          <w:b/>
          <w:bCs/>
          <w:color w:val="0D0D0D" w:themeColor="text1" w:themeTint="F2"/>
          <w:highlight w:val="yellow"/>
        </w:rPr>
        <w:t>System Setup and Organ Decellularization</w:t>
      </w:r>
      <w:r w:rsidR="00A23F38" w:rsidRPr="00D76E6D">
        <w:rPr>
          <w:rFonts w:asciiTheme="minorHAnsi" w:hAnsiTheme="minorHAnsi" w:cstheme="minorHAnsi"/>
          <w:b/>
          <w:bCs/>
          <w:color w:val="0D0D0D" w:themeColor="text1" w:themeTint="F2"/>
          <w:highlight w:val="yellow"/>
        </w:rPr>
        <w:t xml:space="preserve"> Procedure</w:t>
      </w:r>
      <w:r w:rsidRPr="00D76E6D">
        <w:rPr>
          <w:rFonts w:asciiTheme="minorHAnsi" w:hAnsiTheme="minorHAnsi" w:cstheme="minorHAnsi"/>
          <w:b/>
          <w:bCs/>
          <w:color w:val="0D0D0D" w:themeColor="text1" w:themeTint="F2"/>
          <w:highlight w:val="yellow"/>
        </w:rPr>
        <w:t xml:space="preserve"> </w:t>
      </w:r>
    </w:p>
    <w:p w14:paraId="6B4FDCD2" w14:textId="4E58023B" w:rsidR="00914F48" w:rsidRPr="000F4C80" w:rsidRDefault="00914F48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>Assemble the</w:t>
      </w:r>
      <w:r w:rsidR="00DA46D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bioreactor</w:t>
      </w:r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nd place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in</w:t>
      </w:r>
      <w:r w:rsidR="00DA46D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n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upright orientation</w:t>
      </w:r>
      <w:r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5</w:t>
      </w:r>
      <w:r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. </w:t>
      </w:r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perfusion system includes a personal computer (PC), proportional-integral-derivative (PID) controller, a peristaltic pump for </w:t>
      </w:r>
      <w:proofErr w:type="spellStart"/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>Ao</w:t>
      </w:r>
      <w:proofErr w:type="spellEnd"/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infusion, a perfusion bioreactor, a pressure head container for LV perfusate retention (2L aspirator bottle with bottom sidearm), </w:t>
      </w:r>
      <w:r w:rsidR="000E0995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nd </w:t>
      </w:r>
      <w:r w:rsidRPr="000F4C80">
        <w:rPr>
          <w:rFonts w:asciiTheme="minorHAnsi" w:hAnsiTheme="minorHAnsi" w:cstheme="minorHAnsi"/>
          <w:color w:val="0D0D0D" w:themeColor="text1" w:themeTint="F2"/>
          <w:highlight w:val="yellow"/>
        </w:rPr>
        <w:t>a peristaltic pump to drain excess fluid from the pressure head container and to collect the outflow from PA.</w:t>
      </w:r>
    </w:p>
    <w:p w14:paraId="2C53CACD" w14:textId="2C740D20" w:rsidR="00A41352" w:rsidRPr="00A364AF" w:rsidRDefault="00914F48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E62F44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CC76D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In the rubber septum, c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nnect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infusion line, pressure-head line, PA-outflow line and bioreactor draining line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o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9762E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rubber cap 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surface ports </w:t>
      </w:r>
      <w:r w:rsidR="003C02BB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laced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on top of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perfusion bioreactor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5A</w:t>
      </w:r>
      <w:r w:rsidR="002B484C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).</w:t>
      </w:r>
    </w:p>
    <w:p w14:paraId="2597EBD9" w14:textId="7635956D" w:rsidR="002B484C" w:rsidRPr="00A364AF" w:rsidRDefault="00410814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D</w:t>
      </w:r>
      <w:r w:rsidR="00364AF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ecellularize</w:t>
      </w:r>
      <w:r w:rsidR="006506F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hearts </w:t>
      </w:r>
      <w:r w:rsidR="006506F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under constant pressure of 120</w:t>
      </w:r>
      <w:r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6506F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mmHg measured at </w:t>
      </w:r>
      <w:r w:rsidR="00364AFA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</w:t>
      </w:r>
      <w:r w:rsidR="006506F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ortic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root. 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Mean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pressure </w:t>
      </w:r>
      <w:r w:rsidR="00D909A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f the LV should be within 14-18 mmHg </w:t>
      </w:r>
      <w:r w:rsidR="00537586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>throughout the whole decellularization process</w:t>
      </w:r>
      <w:r w:rsidR="00A23F38" w:rsidRPr="00A364AF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. </w:t>
      </w:r>
    </w:p>
    <w:p w14:paraId="65E2A94F" w14:textId="0AC46F49" w:rsidR="00E77982" w:rsidRPr="003C0701" w:rsidRDefault="00914F48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  <w:highlight w:val="yellow"/>
        </w:rPr>
      </w:pP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Decellularize hearts as follows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: 4</w:t>
      </w:r>
      <w:r w:rsidR="00D909A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h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of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hypertonic 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solution (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500</w:t>
      </w:r>
      <w:r w:rsidR="00B9727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mM NaCl), 2</w:t>
      </w:r>
      <w:r w:rsidR="00D909A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h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of hypotonic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solution (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20</w:t>
      </w:r>
      <w:r w:rsidR="00B9727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mM NaCl), 120</w:t>
      </w:r>
      <w:r w:rsidR="00D909A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h 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f sodium dodecyl sulfate 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(1% SDS) 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solution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, and a final 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wash with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120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L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f </w:t>
      </w:r>
      <w:r w:rsidR="002B3E14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1X 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PBS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6A</w:t>
      </w:r>
      <w:r w:rsidR="00FC4B8B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). </w:t>
      </w:r>
    </w:p>
    <w:p w14:paraId="7D915BCC" w14:textId="5A69D3AA" w:rsidR="00E77982" w:rsidRDefault="00E77982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D</w:t>
      </w:r>
      <w:r w:rsidR="003B786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ecellularize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he hearts</w:t>
      </w:r>
      <w:r w:rsidR="003B786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under constant pressure control (120 mmHg)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 xml:space="preserve"> </w:t>
      </w:r>
      <w:r>
        <w:rPr>
          <w:rFonts w:asciiTheme="minorHAnsi" w:hAnsiTheme="minorHAnsi" w:cstheme="minorHAnsi"/>
          <w:color w:val="0D0D0D" w:themeColor="text1" w:themeTint="F2"/>
        </w:rPr>
        <w:t>I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 xml:space="preserve">nfusion flow rate into </w:t>
      </w:r>
      <w:proofErr w:type="spellStart"/>
      <w:r w:rsidR="003B786D" w:rsidRPr="00D54412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3B786D" w:rsidRPr="00D54412">
        <w:rPr>
          <w:rFonts w:asciiTheme="minorHAnsi" w:hAnsiTheme="minorHAnsi" w:cstheme="minorHAnsi"/>
          <w:color w:val="0D0D0D" w:themeColor="text1" w:themeTint="F2"/>
        </w:rPr>
        <w:t xml:space="preserve"> is heart-dependent and is, on average, 98.06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>16.22 mL/min for hypertonic solution, 76.14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>7.90 mL/min for hypotonic solution, 151.50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>5.76 mL/min for SDS, and 185.24</w:t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3B786D" w:rsidRPr="00D54412">
        <w:rPr>
          <w:rFonts w:asciiTheme="minorHAnsi" w:hAnsiTheme="minorHAnsi" w:cstheme="minorHAnsi"/>
          <w:color w:val="0D0D0D" w:themeColor="text1" w:themeTint="F2"/>
        </w:rPr>
        <w:t xml:space="preserve">7.10 mL/min for PBS. </w:t>
      </w:r>
      <w:r w:rsidRPr="003F0C57">
        <w:rPr>
          <w:rFonts w:asciiTheme="minorHAnsi" w:hAnsiTheme="minorHAnsi" w:cstheme="minorHAnsi"/>
          <w:color w:val="0D0D0D" w:themeColor="text1" w:themeTint="F2"/>
        </w:rPr>
        <w:t>The total consumed volume of each reagent averages 23.36</w:t>
      </w:r>
      <w:r w:rsidRPr="003F0C57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Pr="003F0C57">
        <w:rPr>
          <w:rFonts w:asciiTheme="minorHAnsi" w:hAnsiTheme="minorHAnsi" w:cstheme="minorHAnsi"/>
          <w:color w:val="0D0D0D" w:themeColor="text1" w:themeTint="F2"/>
        </w:rPr>
        <w:t>5.70 L for hypertonic solution and 9.13</w:t>
      </w:r>
      <w:r w:rsidRPr="003F0C57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Pr="003F0C57">
        <w:rPr>
          <w:rFonts w:asciiTheme="minorHAnsi" w:hAnsiTheme="minorHAnsi" w:cstheme="minorHAnsi"/>
          <w:color w:val="0D0D0D" w:themeColor="text1" w:themeTint="F2"/>
        </w:rPr>
        <w:t>1.26 L for hypotonic solution.</w:t>
      </w:r>
    </w:p>
    <w:p w14:paraId="503FA159" w14:textId="780FAE2D" w:rsidR="00A23F38" w:rsidRPr="002E7709" w:rsidRDefault="00E77982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lastRenderedPageBreak/>
        <w:t xml:space="preserve">Recirculate </w:t>
      </w:r>
      <w:r w:rsidR="003B786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the final 60 L 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of 1% SDS (1 L per gram of heart weight)</w:t>
      </w:r>
      <w:r w:rsidRPr="003C0701" w:rsidDel="00E77982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3B786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until the end of SDS perfusion</w:t>
      </w:r>
      <w:r w:rsidR="00F62BE0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  <w:highlight w:val="yellow"/>
        </w:rPr>
        <w:t>Figure 6A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show</w:t>
      </w:r>
      <w:r w:rsidR="0053758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s a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ime</w:t>
      </w:r>
      <w:r w:rsidR="00B161F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line </w:t>
      </w:r>
      <w:r w:rsidR="00486B5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for the decellularization process, eliciting endpoints for data collection</w:t>
      </w:r>
      <w:r w:rsidR="00CC76D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:</w:t>
      </w:r>
      <w:r w:rsidR="00486B5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B161F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flow rate monitoring (</w:t>
      </w:r>
      <w:proofErr w:type="spellStart"/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Ao</w:t>
      </w:r>
      <w:proofErr w:type="spellEnd"/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nd PA</w:t>
      </w:r>
      <w:r w:rsidR="00B161F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)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and outflow collection </w:t>
      </w:r>
      <w:r w:rsidR="00B161F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(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PA and non-PA</w:t>
      </w:r>
      <w:r w:rsidR="00486B5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) 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from pressure head</w:t>
      </w:r>
      <w:r w:rsidR="00B161F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2E0BC2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during decellularization.</w:t>
      </w:r>
    </w:p>
    <w:p w14:paraId="1CB7B4F1" w14:textId="6C8AE488" w:rsidR="002E7709" w:rsidRDefault="00E43AF3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Since </w:t>
      </w:r>
      <w:r w:rsidR="00CC76D6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SVC and IVC are ligated, it is </w:t>
      </w:r>
      <w:r w:rsidR="00CC76D6" w:rsidRPr="002E7709">
        <w:rPr>
          <w:rFonts w:asciiTheme="minorHAnsi" w:hAnsiTheme="minorHAnsi" w:cstheme="minorHAnsi"/>
          <w:color w:val="0D0D0D" w:themeColor="text1" w:themeTint="F2"/>
        </w:rPr>
        <w:t xml:space="preserve">reasonable to assume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that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all fluid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collected from the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PA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is </w:t>
      </w:r>
      <w:r w:rsidR="00364AFA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>result</w:t>
      </w:r>
      <w:r w:rsidR="00364AF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>of actual coronary perfusion</w:t>
      </w:r>
      <w:r w:rsidR="00A607A1" w:rsidRPr="002E7709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5B</w:t>
      </w:r>
      <w:r w:rsidR="00A607A1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D85863">
        <w:rPr>
          <w:rFonts w:asciiTheme="minorHAnsi" w:hAnsiTheme="minorHAnsi" w:cstheme="minorHAnsi"/>
          <w:color w:val="0D0D0D" w:themeColor="text1" w:themeTint="F2"/>
        </w:rPr>
        <w:t>Determine c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oronary perfusion efficiency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by directly dividing the flow rate of perfusate out </w:t>
      </w:r>
      <w:r w:rsidR="00CC76D6" w:rsidRPr="002E7709">
        <w:rPr>
          <w:rFonts w:asciiTheme="minorHAnsi" w:hAnsiTheme="minorHAnsi" w:cstheme="minorHAnsi"/>
          <w:color w:val="0D0D0D" w:themeColor="text1" w:themeTint="F2"/>
        </w:rPr>
        <w:t xml:space="preserve">of </w:t>
      </w:r>
      <w:r w:rsidR="00486B51" w:rsidRPr="002E7709">
        <w:rPr>
          <w:rFonts w:asciiTheme="minorHAnsi" w:hAnsiTheme="minorHAnsi" w:cstheme="minorHAnsi"/>
          <w:color w:val="0D0D0D" w:themeColor="text1" w:themeTint="F2"/>
        </w:rPr>
        <w:t xml:space="preserve">the PA by the flow rate of infused solution into </w:t>
      </w:r>
      <w:proofErr w:type="spellStart"/>
      <w:r w:rsidR="00486B51"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2E7709">
        <w:rPr>
          <w:rFonts w:asciiTheme="minorHAnsi" w:hAnsiTheme="minorHAnsi" w:cstheme="minorHAnsi"/>
          <w:color w:val="0D0D0D" w:themeColor="text1" w:themeTint="F2"/>
        </w:rPr>
        <w:t>:</w:t>
      </w:r>
    </w:p>
    <w:p w14:paraId="341DB20B" w14:textId="36B04694" w:rsidR="00E43AF3" w:rsidRPr="002E7709" w:rsidRDefault="00E43AF3" w:rsidP="002E7709">
      <w:pPr>
        <w:pStyle w:val="NormalWeb"/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Coronary perfusion efficiency</w:t>
      </w:r>
      <w:r w:rsidR="00AB719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=</w:t>
      </w:r>
      <m:oMath>
        <m:r>
          <w:rPr>
            <w:rFonts w:ascii="Cambria Math" w:hAnsi="Cambria Math" w:cstheme="minorHAnsi"/>
            <w:color w:val="0D0D0D" w:themeColor="text1" w:themeTint="F2"/>
          </w:rPr>
          <m:t xml:space="preserve"> </m:t>
        </m:r>
        <m:f>
          <m:fPr>
            <m:ctrlPr>
              <w:rPr>
                <w:rFonts w:ascii="Cambria Math" w:hAnsi="Cambria Math" w:cstheme="minorHAnsi"/>
                <w:i/>
                <w:color w:val="0D0D0D" w:themeColor="text1" w:themeTint="F2"/>
              </w:rPr>
            </m:ctrlPr>
          </m:fPr>
          <m:num>
            <m:r>
              <w:rPr>
                <w:rFonts w:ascii="Cambria Math" w:hAnsi="Cambria Math" w:cstheme="minorHAnsi"/>
                <w:color w:val="0D0D0D" w:themeColor="text1" w:themeTint="F2"/>
              </w:rPr>
              <m:t>flow rate out of PA</m:t>
            </m:r>
          </m:num>
          <m:den>
            <m:r>
              <w:rPr>
                <w:rFonts w:ascii="Cambria Math" w:hAnsi="Cambria Math" w:cstheme="minorHAnsi"/>
                <w:color w:val="0D0D0D" w:themeColor="text1" w:themeTint="F2"/>
              </w:rPr>
              <m:t>flow rate into Ao</m:t>
            </m:r>
          </m:den>
        </m:f>
      </m:oMath>
      <w:r w:rsidRPr="002E7709">
        <w:rPr>
          <w:rFonts w:asciiTheme="minorHAnsi" w:hAnsiTheme="minorHAnsi" w:cstheme="minorHAnsi"/>
          <w:color w:val="0D0D0D" w:themeColor="text1" w:themeTint="F2"/>
        </w:rPr>
        <w:t xml:space="preserve"> (%)</w:t>
      </w:r>
      <w:r w:rsidR="00D909A6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28D0C154" w14:textId="750A0BA3" w:rsidR="000F4C80" w:rsidRDefault="000F4C80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Perform c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omparative analysis of the perfusate obtained from </w:t>
      </w:r>
      <w:r w:rsidR="00D909A6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PA and </w:t>
      </w:r>
      <w:r w:rsidR="00D909A6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LV and the infused solutions </w:t>
      </w:r>
      <w:r w:rsidR="003258C2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duplicate </w:t>
      </w:r>
      <w:r w:rsidR="003258C2" w:rsidRPr="002E7709">
        <w:rPr>
          <w:rFonts w:asciiTheme="minorHAnsi" w:hAnsiTheme="minorHAnsi" w:cstheme="minorHAnsi"/>
          <w:color w:val="0D0D0D" w:themeColor="text1" w:themeTint="F2"/>
        </w:rPr>
        <w:t xml:space="preserve">by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loading 200</w:t>
      </w:r>
      <w:r w:rsidR="003258C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sym w:font="Symbol" w:char="F06D"/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L per well in</w:t>
      </w:r>
      <w:r w:rsidR="003258C2" w:rsidRPr="002E7709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clear bottom 96</w:t>
      </w:r>
      <w:r w:rsidR="00020C99">
        <w:rPr>
          <w:rFonts w:asciiTheme="minorHAnsi" w:hAnsiTheme="minorHAnsi" w:cstheme="minorHAnsi"/>
          <w:color w:val="0D0D0D" w:themeColor="text1" w:themeTint="F2"/>
        </w:rPr>
        <w:t>-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well plate and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 reading absorbance at 280</w:t>
      </w:r>
      <w:r w:rsidR="00AB719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nm. 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t>The absorbance value, selected empirically after trying different values, was found to give the best normalized values</w:t>
      </w:r>
      <w:r w:rsidR="00742353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</w:p>
    <w:p w14:paraId="72441A3F" w14:textId="073055DD" w:rsidR="00724F78" w:rsidRPr="002E7709" w:rsidRDefault="00D85863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Use t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he turbidity of clean infused reagent </w:t>
      </w:r>
      <w:r w:rsidR="00D909A6" w:rsidRPr="002E7709">
        <w:rPr>
          <w:rFonts w:asciiTheme="minorHAnsi" w:hAnsiTheme="minorHAnsi" w:cstheme="minorHAnsi"/>
          <w:color w:val="0D0D0D" w:themeColor="text1" w:themeTint="F2"/>
        </w:rPr>
        <w:t>as the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control.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>The t</w:t>
      </w:r>
      <w:r w:rsidR="00064C5D" w:rsidRPr="002E7709">
        <w:rPr>
          <w:rFonts w:asciiTheme="minorHAnsi" w:hAnsiTheme="minorHAnsi" w:cstheme="minorHAnsi"/>
          <w:color w:val="0D0D0D" w:themeColor="text1" w:themeTint="F2"/>
        </w:rPr>
        <w:t xml:space="preserve">urbidity of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064C5D" w:rsidRPr="002E7709">
        <w:rPr>
          <w:rFonts w:asciiTheme="minorHAnsi" w:hAnsiTheme="minorHAnsi" w:cstheme="minorHAnsi"/>
          <w:color w:val="0D0D0D" w:themeColor="text1" w:themeTint="F2"/>
        </w:rPr>
        <w:t xml:space="preserve">outflow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 xml:space="preserve">perfusate </w:t>
      </w:r>
      <w:r w:rsidR="009D100C" w:rsidRPr="002E7709">
        <w:rPr>
          <w:rFonts w:asciiTheme="minorHAnsi" w:hAnsiTheme="minorHAnsi" w:cstheme="minorHAnsi"/>
          <w:color w:val="0D0D0D" w:themeColor="text1" w:themeTint="F2"/>
        </w:rPr>
        <w:t xml:space="preserve">represents </w:t>
      </w:r>
      <w:r w:rsidR="00064C5D" w:rsidRPr="002E7709">
        <w:rPr>
          <w:rFonts w:asciiTheme="minorHAnsi" w:hAnsiTheme="minorHAnsi" w:cstheme="minorHAnsi"/>
          <w:color w:val="0D0D0D" w:themeColor="text1" w:themeTint="F2"/>
        </w:rPr>
        <w:t>washout of</w:t>
      </w:r>
      <w:r w:rsidR="00316C26" w:rsidRPr="002E7709">
        <w:rPr>
          <w:rFonts w:asciiTheme="minorHAnsi" w:hAnsiTheme="minorHAnsi" w:cstheme="minorHAnsi"/>
          <w:color w:val="0D0D0D" w:themeColor="text1" w:themeTint="F2"/>
        </w:rPr>
        <w:t xml:space="preserve"> cell debris and can be quantified </w:t>
      </w:r>
      <w:r w:rsidR="0014763A" w:rsidRPr="002E7709">
        <w:rPr>
          <w:rFonts w:asciiTheme="minorHAnsi" w:hAnsiTheme="minorHAnsi" w:cstheme="minorHAnsi"/>
          <w:color w:val="0D0D0D" w:themeColor="text1" w:themeTint="F2"/>
        </w:rPr>
        <w:t xml:space="preserve">instantly during decellularization </w:t>
      </w:r>
      <w:r w:rsidR="00132BC6" w:rsidRPr="002E7709">
        <w:rPr>
          <w:rFonts w:asciiTheme="minorHAnsi" w:hAnsiTheme="minorHAnsi" w:cstheme="minorHAnsi"/>
          <w:color w:val="0D0D0D" w:themeColor="text1" w:themeTint="F2"/>
        </w:rPr>
        <w:t>as a tracking tool of the process</w:t>
      </w:r>
      <w:r w:rsidR="0014763A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2BB05ACA" w14:textId="74455FAD" w:rsidR="00BC622C" w:rsidRPr="002E7709" w:rsidRDefault="00E01760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During</w:t>
      </w:r>
      <w:r w:rsidR="00132BC6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he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final 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wash with 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1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0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L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f </w:t>
      </w:r>
      <w:r w:rsidR="002B3E14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1</w:t>
      </w:r>
      <w:r w:rsidR="000E0995">
        <w:rPr>
          <w:rFonts w:asciiTheme="minorHAnsi" w:hAnsiTheme="minorHAnsi" w:cstheme="minorHAnsi"/>
          <w:color w:val="0D0D0D" w:themeColor="text1" w:themeTint="F2"/>
          <w:highlight w:val="yellow"/>
        </w:rPr>
        <w:t>x</w:t>
      </w:r>
      <w:r w:rsidR="002B3E14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PBS, </w:t>
      </w:r>
      <w:r w:rsidR="000E0995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add 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500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m</w:t>
      </w:r>
      <w:r w:rsidR="00417A17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L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20DC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of 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sterile neutralized </w:t>
      </w:r>
      <w:r w:rsidR="00BC622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2.1</w:t>
      </w:r>
      <w:r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% peracetic acid</w:t>
      </w:r>
      <w:r w:rsidR="00D20DC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solution</w:t>
      </w:r>
      <w:r w:rsidR="00BC622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, neutralized with 10N N</w:t>
      </w:r>
      <w:r w:rsidR="0037277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a</w:t>
      </w:r>
      <w:r w:rsidR="00BC622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OH,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20DC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leading to a </w:t>
      </w:r>
      <w:r w:rsidR="0073619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0.1% peracetic acid </w:t>
      </w:r>
      <w:r w:rsidR="00D20DCD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solution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9D100C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(v/v) 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in PBS</w:t>
      </w:r>
      <w:r w:rsidR="00D85863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.</w:t>
      </w:r>
      <w:r w:rsidR="00AB7191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</w:t>
      </w:r>
      <w:r w:rsidR="00D85863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>Use this solution</w:t>
      </w:r>
      <w:r w:rsidR="00643165" w:rsidRPr="003C0701">
        <w:rPr>
          <w:rFonts w:asciiTheme="minorHAnsi" w:hAnsiTheme="minorHAnsi" w:cstheme="minorHAnsi"/>
          <w:color w:val="0D0D0D" w:themeColor="text1" w:themeTint="F2"/>
          <w:highlight w:val="yellow"/>
        </w:rPr>
        <w:t xml:space="preserve"> to sterilize the scaffold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</w:p>
    <w:p w14:paraId="066D6771" w14:textId="69539785" w:rsidR="00BC622C" w:rsidRPr="005F42DB" w:rsidRDefault="00BC622C" w:rsidP="002E7709">
      <w:pPr>
        <w:pStyle w:val="NormalWeb"/>
        <w:numPr>
          <w:ilvl w:val="0"/>
          <w:numId w:val="25"/>
        </w:numPr>
        <w:spacing w:before="0" w:beforeAutospacing="0" w:afterLines="120" w:after="288" w:afterAutospacing="0"/>
        <w:jc w:val="both"/>
        <w:outlineLvl w:val="0"/>
        <w:rPr>
          <w:rFonts w:asciiTheme="minorHAnsi" w:hAnsiTheme="minorHAnsi" w:cstheme="minorHAnsi"/>
          <w:b/>
          <w:color w:val="0D0D0D" w:themeColor="text1" w:themeTint="F2"/>
        </w:rPr>
      </w:pPr>
      <w:r w:rsidRPr="002E7709">
        <w:rPr>
          <w:rFonts w:asciiTheme="minorHAnsi" w:hAnsiTheme="minorHAnsi" w:cstheme="minorHAnsi"/>
          <w:b/>
          <w:bCs/>
          <w:color w:val="0D0D0D" w:themeColor="text1" w:themeTint="F2"/>
        </w:rPr>
        <w:t xml:space="preserve">Evaluation </w:t>
      </w:r>
      <w:r w:rsidR="00372771" w:rsidRPr="002E7709">
        <w:rPr>
          <w:rFonts w:asciiTheme="minorHAnsi" w:hAnsiTheme="minorHAnsi" w:cstheme="minorHAnsi"/>
          <w:b/>
          <w:bCs/>
          <w:color w:val="0D0D0D" w:themeColor="text1" w:themeTint="F2"/>
        </w:rPr>
        <w:t>of Decellularized Hearts</w:t>
      </w:r>
    </w:p>
    <w:p w14:paraId="542F7510" w14:textId="6D85A1E3" w:rsidR="005F42DB" w:rsidRPr="00A364AF" w:rsidRDefault="004A1D2A" w:rsidP="00A364AF">
      <w:pPr>
        <w:pStyle w:val="NormalWeb"/>
        <w:spacing w:before="0" w:beforeAutospacing="0" w:afterLines="120" w:after="288" w:afterAutospacing="0"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 xml:space="preserve">Note: </w:t>
      </w:r>
      <w:r w:rsidR="005F42DB" w:rsidRPr="00A364AF">
        <w:rPr>
          <w:rFonts w:asciiTheme="minorHAnsi" w:hAnsiTheme="minorHAnsi" w:cstheme="minorHAnsi"/>
          <w:color w:val="0D0D0D" w:themeColor="text1" w:themeTint="F2"/>
        </w:rPr>
        <w:t xml:space="preserve">After decellularization, representative hearts will be used for coronary angiogram imaging and biochemical assays. </w:t>
      </w:r>
    </w:p>
    <w:p w14:paraId="2B154AD0" w14:textId="2D46CD07" w:rsidR="00772E15" w:rsidRPr="002E7709" w:rsidRDefault="005F42DB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P</w:t>
      </w:r>
      <w:r w:rsidR="00064E9A" w:rsidRPr="002E7709">
        <w:rPr>
          <w:rFonts w:asciiTheme="minorHAnsi" w:hAnsiTheme="minorHAnsi" w:cstheme="minorHAnsi"/>
          <w:color w:val="0D0D0D" w:themeColor="text1" w:themeTint="F2"/>
        </w:rPr>
        <w:t xml:space="preserve">erform </w:t>
      </w:r>
      <w:r w:rsidR="00772E15" w:rsidRPr="002E7709">
        <w:rPr>
          <w:rFonts w:asciiTheme="minorHAnsi" w:hAnsiTheme="minorHAnsi" w:cstheme="minorHAnsi"/>
          <w:color w:val="0D0D0D" w:themeColor="text1" w:themeTint="F2"/>
        </w:rPr>
        <w:t xml:space="preserve">coronary angiography </w:t>
      </w:r>
      <w:r>
        <w:rPr>
          <w:rFonts w:asciiTheme="minorHAnsi" w:hAnsiTheme="minorHAnsi" w:cstheme="minorHAnsi"/>
          <w:color w:val="0D0D0D" w:themeColor="text1" w:themeTint="F2"/>
        </w:rPr>
        <w:t xml:space="preserve">of the representative decellularized human heart </w:t>
      </w:r>
      <w:r w:rsidR="00772E15" w:rsidRPr="002E7709">
        <w:rPr>
          <w:rFonts w:asciiTheme="minorHAnsi" w:hAnsiTheme="minorHAnsi" w:cstheme="minorHAnsi"/>
          <w:color w:val="0D0D0D" w:themeColor="text1" w:themeTint="F2"/>
        </w:rPr>
        <w:t xml:space="preserve">to examine the intactness of the coronary vasculature. </w:t>
      </w:r>
      <w:r w:rsidR="00B85500" w:rsidRPr="002E7709">
        <w:rPr>
          <w:rFonts w:asciiTheme="minorHAnsi" w:hAnsiTheme="minorHAnsi" w:cstheme="minorHAnsi"/>
          <w:color w:val="0D0D0D" w:themeColor="text1" w:themeTint="F2"/>
        </w:rPr>
        <w:t xml:space="preserve">Briefly, </w:t>
      </w:r>
      <w:r w:rsidR="00367DD4" w:rsidRPr="002E7709">
        <w:rPr>
          <w:rFonts w:asciiTheme="minorHAnsi" w:hAnsiTheme="minorHAnsi" w:cstheme="minorHAnsi"/>
          <w:color w:val="0D0D0D" w:themeColor="text1" w:themeTint="F2"/>
        </w:rPr>
        <w:t>using a fluoroscope,</w:t>
      </w:r>
      <w:r w:rsidR="00190AD6" w:rsidRPr="002E7709">
        <w:rPr>
          <w:rFonts w:asciiTheme="minorHAnsi" w:hAnsiTheme="minorHAnsi" w:cstheme="minorHAnsi"/>
          <w:color w:val="0D0D0D" w:themeColor="text1" w:themeTint="F2"/>
        </w:rPr>
        <w:t xml:space="preserve"> image decellularized human heart after injection of contrast</w:t>
      </w:r>
      <w:r w:rsidR="00367DD4" w:rsidRPr="002E7709">
        <w:rPr>
          <w:rFonts w:asciiTheme="minorHAnsi" w:hAnsiTheme="minorHAnsi" w:cstheme="minorHAnsi"/>
          <w:color w:val="0D0D0D" w:themeColor="text1" w:themeTint="F2"/>
        </w:rPr>
        <w:t xml:space="preserve"> agent</w:t>
      </w:r>
      <w:r w:rsidR="00190AD6" w:rsidRPr="002E7709">
        <w:rPr>
          <w:rFonts w:asciiTheme="minorHAnsi" w:hAnsiTheme="minorHAnsi" w:cstheme="minorHAnsi"/>
          <w:color w:val="0D0D0D" w:themeColor="text1" w:themeTint="F2"/>
        </w:rPr>
        <w:t xml:space="preserve"> through coronary osti</w:t>
      </w:r>
      <w:r w:rsidR="00116FF0" w:rsidRPr="002E7709">
        <w:rPr>
          <w:rFonts w:asciiTheme="minorHAnsi" w:hAnsiTheme="minorHAnsi" w:cstheme="minorHAnsi"/>
          <w:color w:val="0D0D0D" w:themeColor="text1" w:themeTint="F2"/>
        </w:rPr>
        <w:t>al</w:t>
      </w:r>
      <w:r w:rsidR="00190AD6" w:rsidRPr="002E7709">
        <w:rPr>
          <w:rFonts w:asciiTheme="minorHAnsi" w:hAnsiTheme="minorHAnsi" w:cstheme="minorHAnsi"/>
          <w:color w:val="0D0D0D" w:themeColor="text1" w:themeTint="F2"/>
        </w:rPr>
        <w:t xml:space="preserve"> cannula in the main right and left coronary arteries.</w:t>
      </w:r>
    </w:p>
    <w:p w14:paraId="0EC1502D" w14:textId="20429C31" w:rsidR="00D85863" w:rsidRDefault="0063044C" w:rsidP="002E7709">
      <w:pPr>
        <w:pStyle w:val="NormalWeb"/>
        <w:numPr>
          <w:ilvl w:val="1"/>
          <w:numId w:val="25"/>
        </w:numPr>
        <w:spacing w:before="0" w:beforeAutospacing="0" w:afterLines="120" w:after="288" w:afterAutospacing="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Dissect the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 decellularized heart to get samples from 19 areas to evaluate the remaining </w:t>
      </w:r>
      <w:r w:rsidR="00C37361" w:rsidRPr="002E7709">
        <w:rPr>
          <w:rFonts w:asciiTheme="minorHAnsi" w:hAnsiTheme="minorHAnsi" w:cstheme="minorHAnsi"/>
          <w:color w:val="0D0D0D" w:themeColor="text1" w:themeTint="F2"/>
        </w:rPr>
        <w:t xml:space="preserve">deoxyribonucleic acid (DNA), glycosaminoglycan (GAG) and SDS 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>level</w:t>
      </w:r>
      <w:r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 decellularized tissues.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Remove 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the base of the heart from ventricles and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dissect 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CF0009">
        <w:rPr>
          <w:rFonts w:asciiTheme="minorHAnsi" w:hAnsiTheme="minorHAnsi" w:cstheme="minorHAnsi"/>
          <w:color w:val="0D0D0D" w:themeColor="text1" w:themeTint="F2"/>
        </w:rPr>
        <w:t>ventricles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 into 4 equal </w:t>
      </w:r>
      <w:r w:rsidR="00CF0009">
        <w:rPr>
          <w:rFonts w:asciiTheme="minorHAnsi" w:hAnsiTheme="minorHAnsi" w:cstheme="minorHAnsi"/>
          <w:color w:val="0D0D0D" w:themeColor="text1" w:themeTint="F2"/>
        </w:rPr>
        <w:t>sections</w:t>
      </w:r>
      <w:r w:rsidR="00CF0009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6C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CF0009">
        <w:rPr>
          <w:rFonts w:asciiTheme="minorHAnsi" w:hAnsiTheme="minorHAnsi" w:cstheme="minorHAnsi"/>
          <w:color w:val="0D0D0D" w:themeColor="text1" w:themeTint="F2"/>
        </w:rPr>
        <w:t xml:space="preserve">Divide each section into </w:t>
      </w:r>
      <w:r w:rsidR="00CF0009" w:rsidRPr="002E7709">
        <w:rPr>
          <w:rFonts w:asciiTheme="minorHAnsi" w:eastAsia="SimSun" w:hAnsiTheme="minorHAnsi" w:cstheme="minorHAnsi"/>
          <w:color w:val="000000"/>
          <w:lang w:eastAsia="zh-CN"/>
        </w:rPr>
        <w:t>the anterior and posterior right ventricle (RV), the anterior and posterior LV, and the interventricular septum (IVS)</w:t>
      </w:r>
      <w:r w:rsidR="00CF0009">
        <w:rPr>
          <w:rFonts w:asciiTheme="minorHAnsi" w:eastAsia="SimSun" w:hAnsiTheme="minorHAnsi" w:cstheme="minorHAnsi"/>
          <w:color w:val="000000"/>
          <w:lang w:eastAsia="zh-CN"/>
        </w:rPr>
        <w:t>. T</w:t>
      </w:r>
      <w:r w:rsidR="00CF0009" w:rsidRPr="002E7709">
        <w:rPr>
          <w:rFonts w:asciiTheme="minorHAnsi" w:eastAsia="SimSun" w:hAnsiTheme="minorHAnsi" w:cstheme="minorHAnsi"/>
          <w:color w:val="000000"/>
          <w:lang w:eastAsia="zh-CN"/>
        </w:rPr>
        <w:t xml:space="preserve">he </w:t>
      </w:r>
      <w:r w:rsidR="00CF0009">
        <w:rPr>
          <w:rFonts w:asciiTheme="minorHAnsi" w:eastAsia="SimSun" w:hAnsiTheme="minorHAnsi" w:cstheme="minorHAnsi"/>
          <w:color w:val="000000"/>
          <w:lang w:eastAsia="zh-CN"/>
        </w:rPr>
        <w:t>tissue containing</w:t>
      </w:r>
      <w:r w:rsidR="00CF0009" w:rsidRPr="002E7709">
        <w:rPr>
          <w:rFonts w:asciiTheme="minorHAnsi" w:eastAsia="SimSun" w:hAnsiTheme="minorHAnsi" w:cstheme="minorHAnsi"/>
          <w:color w:val="000000"/>
          <w:lang w:eastAsia="zh-CN"/>
        </w:rPr>
        <w:t xml:space="preserve"> the apex </w:t>
      </w:r>
      <w:r w:rsidR="00CF0009">
        <w:rPr>
          <w:rFonts w:asciiTheme="minorHAnsi" w:eastAsia="SimSun" w:hAnsiTheme="minorHAnsi" w:cstheme="minorHAnsi"/>
          <w:color w:val="000000"/>
          <w:lang w:eastAsia="zh-CN"/>
        </w:rPr>
        <w:t xml:space="preserve">is dissected </w:t>
      </w:r>
      <w:r w:rsidR="00CF0009" w:rsidRPr="002E7709">
        <w:rPr>
          <w:rFonts w:asciiTheme="minorHAnsi" w:eastAsia="SimSun" w:hAnsiTheme="minorHAnsi" w:cstheme="minorHAnsi"/>
          <w:color w:val="000000"/>
          <w:lang w:eastAsia="zh-CN"/>
        </w:rPr>
        <w:t>into the LV and RV for sampling.</w:t>
      </w:r>
    </w:p>
    <w:p w14:paraId="6289D09A" w14:textId="0AA0B20B" w:rsidR="00D85863" w:rsidRDefault="008600F3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 w:rsidRPr="002E7709">
        <w:rPr>
          <w:rFonts w:asciiTheme="minorHAnsi" w:eastAsia="SimSun" w:hAnsiTheme="minorHAnsi" w:cstheme="minorHAnsi"/>
          <w:lang w:eastAsia="zh-CN"/>
        </w:rPr>
        <w:t>Cut tissue s</w:t>
      </w:r>
      <w:r w:rsidR="00BC622C" w:rsidRPr="002E7709">
        <w:rPr>
          <w:rFonts w:asciiTheme="minorHAnsi" w:eastAsia="SimSun" w:hAnsiTheme="minorHAnsi" w:cstheme="minorHAnsi"/>
          <w:lang w:eastAsia="zh-CN"/>
        </w:rPr>
        <w:t>amples for DNA, GAG and SDS</w:t>
      </w:r>
      <w:r w:rsidR="00E64B2F" w:rsidRPr="002E7709">
        <w:rPr>
          <w:rFonts w:asciiTheme="minorHAnsi" w:eastAsia="SimSun" w:hAnsiTheme="minorHAnsi" w:cstheme="minorHAnsi"/>
          <w:lang w:eastAsia="zh-CN"/>
        </w:rPr>
        <w:t xml:space="preserve"> assays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(</w:t>
      </w:r>
      <w:r w:rsidR="00CF0009" w:rsidRPr="002E7709">
        <w:rPr>
          <w:rFonts w:asciiTheme="minorHAnsi" w:eastAsia="SimSun" w:hAnsiTheme="minorHAnsi" w:cstheme="minorHAnsi"/>
          <w:lang w:eastAsia="zh-CN"/>
        </w:rPr>
        <w:t xml:space="preserve">~15 mg </w:t>
      </w:r>
      <w:r w:rsidR="00020C99">
        <w:rPr>
          <w:rFonts w:asciiTheme="minorHAnsi" w:eastAsia="SimSun" w:hAnsiTheme="minorHAnsi" w:cstheme="minorHAnsi"/>
          <w:lang w:eastAsia="zh-CN"/>
        </w:rPr>
        <w:t xml:space="preserve">of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wet weight). </w:t>
      </w:r>
    </w:p>
    <w:p w14:paraId="1803A02F" w14:textId="2C24B396" w:rsidR="00D85863" w:rsidRDefault="008600F3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 w:rsidRPr="002E7709">
        <w:rPr>
          <w:rFonts w:asciiTheme="minorHAnsi" w:eastAsia="SimSun" w:hAnsiTheme="minorHAnsi" w:cstheme="minorHAnsi"/>
          <w:lang w:eastAsia="zh-CN"/>
        </w:rPr>
        <w:lastRenderedPageBreak/>
        <w:t>Extrac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E64B2F" w:rsidRPr="002E7709">
        <w:rPr>
          <w:rFonts w:asciiTheme="minorHAnsi" w:eastAsia="SimSun" w:hAnsiTheme="minorHAnsi" w:cstheme="minorHAnsi"/>
          <w:lang w:eastAsia="zh-CN"/>
        </w:rPr>
        <w:t xml:space="preserve">double-stranded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DNA </w:t>
      </w:r>
      <w:r w:rsidR="00D85863">
        <w:rPr>
          <w:rFonts w:asciiTheme="minorHAnsi" w:eastAsia="SimSun" w:hAnsiTheme="minorHAnsi" w:cstheme="minorHAnsi"/>
          <w:lang w:eastAsia="zh-CN"/>
        </w:rPr>
        <w:t>(</w:t>
      </w:r>
      <w:r w:rsidR="00D85863" w:rsidRPr="002E7709">
        <w:rPr>
          <w:rFonts w:asciiTheme="minorHAnsi" w:eastAsia="SimSun" w:hAnsiTheme="minorHAnsi" w:cstheme="minorHAnsi"/>
          <w:lang w:eastAsia="zh-CN"/>
        </w:rPr>
        <w:t>dsDNA</w:t>
      </w:r>
      <w:r w:rsidR="00D85863">
        <w:rPr>
          <w:rFonts w:asciiTheme="minorHAnsi" w:eastAsia="SimSun" w:hAnsiTheme="minorHAnsi" w:cstheme="minorHAnsi"/>
          <w:lang w:eastAsia="zh-CN"/>
        </w:rPr>
        <w:t>)</w:t>
      </w:r>
      <w:r w:rsidR="00D85863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>by digestin</w:t>
      </w:r>
      <w:r w:rsidRPr="002E7709">
        <w:rPr>
          <w:rFonts w:asciiTheme="minorHAnsi" w:eastAsia="SimSun" w:hAnsiTheme="minorHAnsi" w:cstheme="minorHAnsi"/>
          <w:lang w:eastAsia="zh-CN"/>
        </w:rPr>
        <w:t>g samples in 1</w:t>
      </w:r>
      <w:r w:rsidR="000E0995">
        <w:rPr>
          <w:rFonts w:asciiTheme="minorHAnsi" w:eastAsia="SimSun" w:hAnsiTheme="minorHAnsi" w:cstheme="minorHAnsi"/>
          <w:lang w:eastAsia="zh-CN"/>
        </w:rPr>
        <w:t xml:space="preserve"> </w:t>
      </w:r>
      <w:r w:rsidRPr="002E7709">
        <w:rPr>
          <w:rFonts w:asciiTheme="minorHAnsi" w:eastAsia="SimSun" w:hAnsiTheme="minorHAnsi" w:cstheme="minorHAnsi"/>
          <w:lang w:eastAsia="zh-CN"/>
        </w:rPr>
        <w:t>M NaOH for 3 h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at 65</w:t>
      </w:r>
      <w:r w:rsidR="000E0995">
        <w:rPr>
          <w:rFonts w:asciiTheme="minorHAnsi" w:eastAsia="SimSun" w:hAnsiTheme="minorHAnsi" w:cstheme="minorHAnsi"/>
          <w:lang w:eastAsia="zh-CN"/>
        </w:rPr>
        <w:t xml:space="preserve"> °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C and </w:t>
      </w:r>
      <w:r w:rsidRPr="002E7709">
        <w:rPr>
          <w:rFonts w:asciiTheme="minorHAnsi" w:eastAsia="SimSun" w:hAnsiTheme="minorHAnsi" w:cstheme="minorHAnsi"/>
          <w:lang w:eastAsia="zh-CN"/>
        </w:rPr>
        <w:t>adjus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Pr="002E7709">
        <w:rPr>
          <w:rFonts w:asciiTheme="minorHAnsi" w:eastAsia="SimSun" w:hAnsiTheme="minorHAnsi" w:cstheme="minorHAnsi"/>
          <w:lang w:eastAsia="zh-CN"/>
        </w:rPr>
        <w:t xml:space="preserve">pH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to 7 </w:t>
      </w:r>
      <w:r w:rsidRPr="002E7709">
        <w:rPr>
          <w:rFonts w:asciiTheme="minorHAnsi" w:eastAsia="SimSun" w:hAnsiTheme="minorHAnsi" w:cstheme="minorHAnsi"/>
          <w:lang w:eastAsia="zh-CN"/>
        </w:rPr>
        <w:t>using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10</w:t>
      </w:r>
      <w:r w:rsidR="000E0995">
        <w:rPr>
          <w:rFonts w:asciiTheme="minorHAnsi" w:eastAsia="SimSun" w:hAnsiTheme="minorHAnsi" w:cstheme="minorHAnsi"/>
          <w:lang w:eastAsia="zh-CN"/>
        </w:rPr>
        <w:t>x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3258C2" w:rsidRPr="002E7709">
        <w:rPr>
          <w:rFonts w:asciiTheme="minorHAnsi" w:eastAsia="SimSun" w:hAnsiTheme="minorHAnsi" w:cstheme="minorHAnsi"/>
          <w:lang w:eastAsia="zh-CN"/>
        </w:rPr>
        <w:t>Tris-EDTA (TE)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buffer and 1</w:t>
      </w:r>
      <w:r w:rsidR="000E0995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M hydrochloric acid (HCl). </w:t>
      </w:r>
    </w:p>
    <w:p w14:paraId="070C8CC2" w14:textId="55000EEB" w:rsidR="00BC622C" w:rsidRPr="002E7709" w:rsidRDefault="008600F3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 w:rsidRPr="002E7709">
        <w:rPr>
          <w:rFonts w:asciiTheme="minorHAnsi" w:eastAsia="SimSun" w:hAnsiTheme="minorHAnsi" w:cstheme="minorHAnsi"/>
          <w:lang w:eastAsia="zh-CN"/>
        </w:rPr>
        <w:t>Quantify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dsDNA using </w:t>
      </w:r>
      <w:r w:rsidRPr="002E7709">
        <w:rPr>
          <w:rFonts w:asciiTheme="minorHAnsi" w:eastAsia="SimSun" w:hAnsiTheme="minorHAnsi" w:cstheme="minorHAnsi"/>
          <w:lang w:eastAsia="zh-CN"/>
        </w:rPr>
        <w:t>a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dsDNA Assay kit with a calf thymus standard</w:t>
      </w:r>
      <w:r w:rsidR="000E0995">
        <w:rPr>
          <w:rFonts w:asciiTheme="minorHAnsi" w:eastAsia="SimSun" w:hAnsiTheme="minorHAnsi" w:cstheme="minorHAnsi"/>
          <w:lang w:eastAsia="zh-CN"/>
        </w:rPr>
        <w:t xml:space="preserve"> (see </w:t>
      </w:r>
      <w:r w:rsidR="000E0995">
        <w:rPr>
          <w:rFonts w:asciiTheme="minorHAnsi" w:eastAsia="SimSun" w:hAnsiTheme="minorHAnsi" w:cstheme="minorHAnsi"/>
          <w:b/>
          <w:lang w:eastAsia="zh-CN"/>
        </w:rPr>
        <w:t>Table of Materials</w:t>
      </w:r>
      <w:r w:rsidR="000E0995">
        <w:rPr>
          <w:rFonts w:asciiTheme="minorHAnsi" w:eastAsia="SimSun" w:hAnsiTheme="minorHAnsi" w:cstheme="minorHAnsi"/>
          <w:lang w:eastAsia="zh-CN"/>
        </w:rPr>
        <w:t>)</w:t>
      </w:r>
      <w:r w:rsidR="00BC622C" w:rsidRPr="002E7709">
        <w:rPr>
          <w:rFonts w:asciiTheme="minorHAnsi" w:eastAsia="SimSun" w:hAnsiTheme="minorHAnsi" w:cstheme="minorHAnsi"/>
          <w:lang w:eastAsia="zh-CN"/>
        </w:rPr>
        <w:t>.</w:t>
      </w:r>
      <w:r w:rsidR="00080021">
        <w:rPr>
          <w:rFonts w:asciiTheme="minorHAnsi" w:eastAsia="SimSun" w:hAnsiTheme="minorHAnsi" w:cstheme="minorHAnsi"/>
          <w:lang w:eastAsia="zh-CN"/>
        </w:rPr>
        <w:t xml:space="preserve"> </w:t>
      </w:r>
      <w:r w:rsidRPr="002E7709">
        <w:rPr>
          <w:rFonts w:asciiTheme="minorHAnsi" w:eastAsia="SimSun" w:hAnsiTheme="minorHAnsi" w:cstheme="minorHAnsi"/>
          <w:lang w:eastAsia="zh-CN"/>
        </w:rPr>
        <w:t xml:space="preserve">Read samples </w:t>
      </w:r>
      <w:r w:rsidR="006B3B7A" w:rsidRPr="002E7709">
        <w:rPr>
          <w:rFonts w:asciiTheme="minorHAnsi" w:eastAsia="SimSun" w:hAnsiTheme="minorHAnsi" w:cstheme="minorHAnsi"/>
          <w:lang w:eastAsia="zh-CN"/>
        </w:rPr>
        <w:t>in</w:t>
      </w:r>
      <w:r w:rsidRPr="002E7709">
        <w:rPr>
          <w:rFonts w:asciiTheme="minorHAnsi" w:eastAsia="SimSun" w:hAnsiTheme="minorHAnsi" w:cstheme="minorHAnsi"/>
          <w:lang w:eastAsia="zh-CN"/>
        </w:rPr>
        <w:t xml:space="preserve"> d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uplicate </w:t>
      </w:r>
      <w:r w:rsidR="006B3B7A" w:rsidRPr="002E7709">
        <w:rPr>
          <w:rFonts w:asciiTheme="minorHAnsi" w:eastAsia="SimSun" w:hAnsiTheme="minorHAnsi" w:cstheme="minorHAnsi"/>
          <w:lang w:eastAsia="zh-CN"/>
        </w:rPr>
        <w:t>using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a fluorescence microplate reader </w:t>
      </w:r>
      <w:r w:rsidR="00020C99">
        <w:rPr>
          <w:rFonts w:asciiTheme="minorHAnsi" w:eastAsia="SimSun" w:hAnsiTheme="minorHAnsi" w:cstheme="minorHAnsi"/>
          <w:lang w:eastAsia="zh-CN"/>
        </w:rPr>
        <w:t>(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excitation </w:t>
      </w:r>
      <w:r w:rsidR="00020C99" w:rsidRPr="002E7709">
        <w:rPr>
          <w:rFonts w:asciiTheme="minorHAnsi" w:eastAsia="SimSun" w:hAnsiTheme="minorHAnsi" w:cstheme="minorHAnsi"/>
          <w:lang w:eastAsia="zh-CN"/>
        </w:rPr>
        <w:t>at 480</w:t>
      </w:r>
      <w:r w:rsidR="00020C99">
        <w:rPr>
          <w:rFonts w:asciiTheme="minorHAnsi" w:eastAsia="SimSun" w:hAnsiTheme="minorHAnsi" w:cstheme="minorHAnsi"/>
          <w:lang w:eastAsia="zh-CN"/>
        </w:rPr>
        <w:t xml:space="preserve"> nm</w:t>
      </w:r>
      <w:r w:rsidR="00020C99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and emission </w:t>
      </w:r>
      <w:r w:rsidR="00020C99">
        <w:rPr>
          <w:rFonts w:asciiTheme="minorHAnsi" w:eastAsia="SimSun" w:hAnsiTheme="minorHAnsi" w:cstheme="minorHAnsi"/>
          <w:lang w:eastAsia="zh-CN"/>
        </w:rPr>
        <w:t>a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520 nm</w:t>
      </w:r>
      <w:r w:rsidR="00020C99">
        <w:rPr>
          <w:rFonts w:asciiTheme="minorHAnsi" w:eastAsia="SimSun" w:hAnsiTheme="minorHAnsi" w:cstheme="minorHAnsi"/>
          <w:lang w:eastAsia="zh-CN"/>
        </w:rPr>
        <w:t>)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. </w:t>
      </w:r>
      <w:r w:rsidR="000E0995">
        <w:rPr>
          <w:rFonts w:asciiTheme="minorHAnsi" w:eastAsia="SimSun" w:hAnsiTheme="minorHAnsi" w:cstheme="minorHAnsi"/>
          <w:lang w:eastAsia="zh-CN"/>
        </w:rPr>
        <w:t>Calculate 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he </w:t>
      </w:r>
      <w:r w:rsidR="002D7290" w:rsidRPr="002E7709">
        <w:rPr>
          <w:rFonts w:asciiTheme="minorHAnsi" w:eastAsia="SimSun" w:hAnsiTheme="minorHAnsi" w:cstheme="minorHAnsi"/>
          <w:lang w:eastAsia="zh-CN"/>
        </w:rPr>
        <w:t xml:space="preserve">percentage of residual dsDNA in the decellularized hearts </w:t>
      </w:r>
      <w:r w:rsidR="002D7290">
        <w:rPr>
          <w:rFonts w:asciiTheme="minorHAnsi" w:eastAsia="SimSun" w:hAnsiTheme="minorHAnsi" w:cstheme="minorHAnsi"/>
          <w:lang w:eastAsia="zh-CN"/>
        </w:rPr>
        <w:t xml:space="preserve">by comparing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dsDNA </w:t>
      </w:r>
      <w:r w:rsidR="002D7290" w:rsidRPr="002E7709">
        <w:rPr>
          <w:rFonts w:asciiTheme="minorHAnsi" w:eastAsia="SimSun" w:hAnsiTheme="minorHAnsi" w:cstheme="minorHAnsi"/>
          <w:lang w:eastAsia="zh-CN"/>
        </w:rPr>
        <w:t xml:space="preserve">concentration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in each tissue to that in cadaveric </w:t>
      </w:r>
      <w:r w:rsidR="002D7290" w:rsidRPr="002E7709">
        <w:rPr>
          <w:rFonts w:asciiTheme="minorHAnsi" w:eastAsia="SimSun" w:hAnsiTheme="minorHAnsi" w:cstheme="minorHAnsi"/>
          <w:lang w:eastAsia="zh-CN"/>
        </w:rPr>
        <w:t>(% cadaveric)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. </w:t>
      </w:r>
    </w:p>
    <w:p w14:paraId="0780ABC6" w14:textId="173B6E21" w:rsidR="00BC622C" w:rsidRPr="002E7709" w:rsidRDefault="002D7290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>Obtain</w:t>
      </w:r>
      <w:r w:rsidRPr="002E7709">
        <w:rPr>
          <w:rFonts w:asciiTheme="minorHAnsi" w:eastAsia="SimSun" w:hAnsiTheme="minorHAnsi" w:cstheme="minorHAnsi"/>
          <w:lang w:eastAsia="zh-CN"/>
        </w:rPr>
        <w:t xml:space="preserve"> sulfated GAGs into solution </w:t>
      </w:r>
      <w:r>
        <w:rPr>
          <w:rFonts w:asciiTheme="minorHAnsi" w:eastAsia="SimSun" w:hAnsiTheme="minorHAnsi" w:cstheme="minorHAnsi"/>
          <w:lang w:eastAsia="zh-CN"/>
        </w:rPr>
        <w:t>by d</w:t>
      </w:r>
      <w:r w:rsidR="00CA6BB4" w:rsidRPr="002E7709">
        <w:rPr>
          <w:rFonts w:asciiTheme="minorHAnsi" w:eastAsia="SimSun" w:hAnsiTheme="minorHAnsi" w:cstheme="minorHAnsi"/>
          <w:lang w:eastAsia="zh-CN"/>
        </w:rPr>
        <w:t>igest</w:t>
      </w:r>
      <w:r>
        <w:rPr>
          <w:rFonts w:asciiTheme="minorHAnsi" w:eastAsia="SimSun" w:hAnsiTheme="minorHAnsi" w:cstheme="minorHAnsi"/>
          <w:lang w:eastAsia="zh-CN"/>
        </w:rPr>
        <w:t>ing tissu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samples in a papain extraction solution (0.2</w:t>
      </w:r>
      <w:r w:rsidR="00CA6BB4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>M sodium phosphate buffer with EDTA disodium salt, cysteine HCl, sodium acetate, and papain) at 65</w:t>
      </w:r>
      <w:r w:rsidR="000E0995">
        <w:rPr>
          <w:rFonts w:asciiTheme="minorHAnsi" w:eastAsia="SimSun" w:hAnsiTheme="minorHAnsi" w:cstheme="minorHAnsi"/>
          <w:lang w:eastAsia="zh-CN"/>
        </w:rPr>
        <w:t xml:space="preserve"> °</w:t>
      </w:r>
      <w:r w:rsidR="00CA6BB4" w:rsidRPr="002E7709">
        <w:rPr>
          <w:rFonts w:asciiTheme="minorHAnsi" w:eastAsia="SimSun" w:hAnsiTheme="minorHAnsi" w:cstheme="minorHAnsi"/>
          <w:lang w:eastAsia="zh-CN"/>
        </w:rPr>
        <w:t>C for 3 hours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. </w:t>
      </w:r>
      <w:r w:rsidR="00CA6BB4" w:rsidRPr="002E7709">
        <w:rPr>
          <w:rFonts w:asciiTheme="minorHAnsi" w:eastAsia="SimSun" w:hAnsiTheme="minorHAnsi" w:cstheme="minorHAnsi"/>
          <w:lang w:eastAsia="zh-CN"/>
        </w:rPr>
        <w:t>Measur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GAG </w:t>
      </w:r>
      <w:r w:rsidR="00CA6BB4" w:rsidRPr="002E7709">
        <w:rPr>
          <w:rFonts w:asciiTheme="minorHAnsi" w:eastAsia="SimSun" w:hAnsiTheme="minorHAnsi" w:cstheme="minorHAnsi"/>
          <w:lang w:eastAsia="zh-CN"/>
        </w:rPr>
        <w:t>conten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CA6BB4" w:rsidRPr="002E7709">
        <w:rPr>
          <w:rFonts w:asciiTheme="minorHAnsi" w:eastAsia="SimSun" w:hAnsiTheme="minorHAnsi" w:cstheme="minorHAnsi"/>
          <w:lang w:eastAsia="zh-CN"/>
        </w:rPr>
        <w:t xml:space="preserve">(in duplicate)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by using </w:t>
      </w:r>
      <w:r w:rsidR="00CA6BB4" w:rsidRPr="002E7709">
        <w:rPr>
          <w:rFonts w:asciiTheme="minorHAnsi" w:eastAsia="SimSun" w:hAnsiTheme="minorHAnsi" w:cstheme="minorHAnsi"/>
          <w:lang w:eastAsia="zh-CN"/>
        </w:rPr>
        <w:t>a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Glycosaminoglycan Assay Kit.</w:t>
      </w:r>
      <w:r w:rsidR="00080021">
        <w:rPr>
          <w:rFonts w:asciiTheme="minorHAnsi" w:eastAsia="SimSun" w:hAnsiTheme="minorHAnsi" w:cstheme="minorHAnsi"/>
          <w:lang w:eastAsia="zh-CN"/>
        </w:rPr>
        <w:t xml:space="preserve"> </w:t>
      </w:r>
    </w:p>
    <w:p w14:paraId="56BC9D17" w14:textId="4C547969" w:rsidR="00D85863" w:rsidRDefault="00CA6BB4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 w:rsidRPr="002E7709">
        <w:rPr>
          <w:rFonts w:asciiTheme="minorHAnsi" w:eastAsia="SimSun" w:hAnsiTheme="minorHAnsi" w:cstheme="minorHAnsi"/>
          <w:lang w:eastAsia="zh-CN"/>
        </w:rPr>
        <w:t xml:space="preserve">Lyophilize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samples for SDS assay in a heated vacuum </w:t>
      </w:r>
      <w:r w:rsidRPr="002E7709">
        <w:rPr>
          <w:rFonts w:asciiTheme="minorHAnsi" w:eastAsia="SimSun" w:hAnsiTheme="minorHAnsi" w:cstheme="minorHAnsi"/>
          <w:lang w:eastAsia="zh-CN"/>
        </w:rPr>
        <w:t>and measur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dry weight</w:t>
      </w:r>
      <w:r w:rsidRPr="002E7709">
        <w:rPr>
          <w:rFonts w:asciiTheme="minorHAnsi" w:eastAsia="SimSun" w:hAnsiTheme="minorHAnsi" w:cstheme="minorHAnsi"/>
          <w:lang w:eastAsia="zh-CN"/>
        </w:rPr>
        <w:t>.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Pr="002E7709">
        <w:rPr>
          <w:rFonts w:asciiTheme="minorHAnsi" w:eastAsia="SimSun" w:hAnsiTheme="minorHAnsi" w:cstheme="minorHAnsi"/>
          <w:lang w:eastAsia="zh-CN"/>
        </w:rPr>
        <w:t>Add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200 µL </w:t>
      </w:r>
      <w:r w:rsidRPr="002E7709">
        <w:rPr>
          <w:rFonts w:asciiTheme="minorHAnsi" w:eastAsia="SimSun" w:hAnsiTheme="minorHAnsi" w:cstheme="minorHAnsi"/>
          <w:lang w:eastAsia="zh-CN"/>
        </w:rPr>
        <w:t xml:space="preserve">of </w:t>
      </w:r>
      <w:r w:rsidR="00BC622C" w:rsidRPr="002E7709">
        <w:rPr>
          <w:rFonts w:asciiTheme="minorHAnsi" w:eastAsia="SimSun" w:hAnsiTheme="minorHAnsi" w:cstheme="minorHAnsi"/>
          <w:lang w:eastAsia="zh-CN"/>
        </w:rPr>
        <w:t>ultrapure water to each dried sample</w:t>
      </w:r>
      <w:r w:rsidRPr="002E7709">
        <w:rPr>
          <w:rFonts w:asciiTheme="minorHAnsi" w:eastAsia="SimSun" w:hAnsiTheme="minorHAnsi" w:cstheme="minorHAnsi"/>
          <w:lang w:eastAsia="zh-CN"/>
        </w:rPr>
        <w:t xml:space="preserve"> and homogeniz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to </w:t>
      </w:r>
      <w:r w:rsidR="002D7290">
        <w:rPr>
          <w:rFonts w:asciiTheme="minorHAnsi" w:eastAsia="SimSun" w:hAnsiTheme="minorHAnsi" w:cstheme="minorHAnsi"/>
          <w:lang w:eastAsia="zh-CN"/>
        </w:rPr>
        <w:t>extract</w:t>
      </w:r>
      <w:r w:rsidR="002D7290"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the residual SDS into solution. </w:t>
      </w:r>
      <w:r w:rsidR="008E4028">
        <w:rPr>
          <w:rFonts w:asciiTheme="minorHAnsi" w:eastAsia="SimSun" w:hAnsiTheme="minorHAnsi" w:cstheme="minorHAnsi"/>
          <w:lang w:eastAsia="zh-CN"/>
        </w:rPr>
        <w:t xml:space="preserve">Mix this SDS solution to </w:t>
      </w:r>
      <w:r w:rsidR="008E4028" w:rsidRPr="002E7709">
        <w:rPr>
          <w:rFonts w:asciiTheme="minorHAnsi" w:eastAsia="SimSun" w:hAnsiTheme="minorHAnsi" w:cstheme="minorHAnsi"/>
          <w:lang w:eastAsia="zh-CN"/>
        </w:rPr>
        <w:t>chloroform</w:t>
      </w:r>
      <w:r w:rsidR="008E4028">
        <w:rPr>
          <w:rFonts w:asciiTheme="minorHAnsi" w:eastAsia="SimSun" w:hAnsiTheme="minorHAnsi" w:cstheme="minorHAnsi"/>
          <w:lang w:eastAsia="zh-CN"/>
        </w:rPr>
        <w:t xml:space="preserve"> </w:t>
      </w:r>
      <w:r w:rsidR="008E4028" w:rsidRPr="002E7709">
        <w:rPr>
          <w:rFonts w:asciiTheme="minorHAnsi" w:eastAsia="SimSun" w:hAnsiTheme="minorHAnsi" w:cstheme="minorHAnsi"/>
          <w:lang w:eastAsia="zh-CN"/>
        </w:rPr>
        <w:t>and</w:t>
      </w:r>
      <w:r w:rsidR="008E4028">
        <w:rPr>
          <w:rFonts w:asciiTheme="minorHAnsi" w:eastAsia="SimSun" w:hAnsiTheme="minorHAnsi" w:cstheme="minorHAnsi"/>
          <w:lang w:eastAsia="zh-CN"/>
        </w:rPr>
        <w:t xml:space="preserve"> a </w:t>
      </w:r>
      <w:r w:rsidR="008E4028" w:rsidRPr="002E7709">
        <w:rPr>
          <w:rFonts w:asciiTheme="minorHAnsi" w:eastAsia="SimSun" w:hAnsiTheme="minorHAnsi" w:cstheme="minorHAnsi"/>
          <w:lang w:eastAsia="zh-CN"/>
        </w:rPr>
        <w:t xml:space="preserve">methylene blue solution (12 mg of methylene blue in 1 </w:t>
      </w:r>
      <w:r w:rsidR="0082536A">
        <w:rPr>
          <w:rFonts w:asciiTheme="minorHAnsi" w:eastAsia="SimSun" w:hAnsiTheme="minorHAnsi" w:cstheme="minorHAnsi"/>
          <w:lang w:eastAsia="zh-CN"/>
        </w:rPr>
        <w:t>L of</w:t>
      </w:r>
      <w:r w:rsidR="008E4028" w:rsidRPr="002E7709">
        <w:rPr>
          <w:rFonts w:asciiTheme="minorHAnsi" w:eastAsia="SimSun" w:hAnsiTheme="minorHAnsi" w:cstheme="minorHAnsi"/>
          <w:lang w:eastAsia="zh-CN"/>
        </w:rPr>
        <w:t xml:space="preserve"> 0.01</w:t>
      </w:r>
      <w:r w:rsidR="0082536A">
        <w:rPr>
          <w:rFonts w:asciiTheme="minorHAnsi" w:eastAsia="SimSun" w:hAnsiTheme="minorHAnsi" w:cstheme="minorHAnsi"/>
          <w:lang w:eastAsia="zh-CN"/>
        </w:rPr>
        <w:t xml:space="preserve"> </w:t>
      </w:r>
      <w:r w:rsidR="008E4028" w:rsidRPr="002E7709">
        <w:rPr>
          <w:rFonts w:asciiTheme="minorHAnsi" w:eastAsia="SimSun" w:hAnsiTheme="minorHAnsi" w:cstheme="minorHAnsi"/>
          <w:lang w:eastAsia="zh-CN"/>
        </w:rPr>
        <w:t>M HCl).</w:t>
      </w:r>
      <w:r w:rsidR="008E4028">
        <w:rPr>
          <w:rFonts w:asciiTheme="minorHAnsi" w:eastAsia="SimSun" w:hAnsiTheme="minorHAnsi" w:cstheme="minorHAnsi"/>
          <w:lang w:eastAsia="zh-CN"/>
        </w:rPr>
        <w:t xml:space="preserve"> The SDS will separate in the organic layer by binding to </w:t>
      </w:r>
      <w:r w:rsidR="002370F9">
        <w:rPr>
          <w:rFonts w:asciiTheme="minorHAnsi" w:eastAsia="SimSun" w:hAnsiTheme="minorHAnsi" w:cstheme="minorHAnsi"/>
          <w:lang w:eastAsia="zh-CN"/>
        </w:rPr>
        <w:t xml:space="preserve">the </w:t>
      </w:r>
      <w:r w:rsidR="008E4028" w:rsidRPr="002E7709">
        <w:rPr>
          <w:rFonts w:asciiTheme="minorHAnsi" w:eastAsia="SimSun" w:hAnsiTheme="minorHAnsi" w:cstheme="minorHAnsi"/>
          <w:lang w:eastAsia="zh-CN"/>
        </w:rPr>
        <w:t>methylene blue</w:t>
      </w:r>
      <w:r w:rsidR="008E4028">
        <w:rPr>
          <w:rFonts w:asciiTheme="minorHAnsi" w:eastAsia="SimSun" w:hAnsiTheme="minorHAnsi" w:cstheme="minorHAnsi"/>
          <w:lang w:eastAsia="zh-CN"/>
        </w:rPr>
        <w:t xml:space="preserve"> dye.</w:t>
      </w:r>
    </w:p>
    <w:p w14:paraId="6E4A6E5E" w14:textId="23E4BC04" w:rsidR="00BC622C" w:rsidRPr="002E7709" w:rsidRDefault="008E4028" w:rsidP="00D54412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>
        <w:rPr>
          <w:rFonts w:asciiTheme="minorHAnsi" w:eastAsia="SimSun" w:hAnsiTheme="minorHAnsi" w:cstheme="minorHAnsi"/>
          <w:lang w:eastAsia="zh-CN"/>
        </w:rPr>
        <w:t xml:space="preserve">Using </w:t>
      </w:r>
      <w:r w:rsidRPr="002E7709">
        <w:rPr>
          <w:rFonts w:asciiTheme="minorHAnsi" w:eastAsia="SimSun" w:hAnsiTheme="minorHAnsi" w:cstheme="minorHAnsi"/>
          <w:lang w:eastAsia="zh-CN"/>
        </w:rPr>
        <w:t>a fluorescence microplate reader</w:t>
      </w:r>
      <w:r>
        <w:rPr>
          <w:rFonts w:asciiTheme="minorHAnsi" w:eastAsia="SimSun" w:hAnsiTheme="minorHAnsi" w:cstheme="minorHAnsi"/>
          <w:lang w:eastAsia="zh-CN"/>
        </w:rPr>
        <w:t>, read</w:t>
      </w:r>
      <w:r w:rsidR="00493788" w:rsidRPr="002E7709">
        <w:rPr>
          <w:rFonts w:asciiTheme="minorHAnsi" w:eastAsia="SimSun" w:hAnsiTheme="minorHAnsi" w:cstheme="minorHAnsi"/>
          <w:lang w:eastAsia="zh-CN"/>
        </w:rPr>
        <w:t xml:space="preserve"> t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he absorbance </w:t>
      </w:r>
      <w:r>
        <w:rPr>
          <w:rFonts w:asciiTheme="minorHAnsi" w:eastAsia="SimSun" w:hAnsiTheme="minorHAnsi" w:cstheme="minorHAnsi"/>
          <w:lang w:eastAsia="zh-CN"/>
        </w:rPr>
        <w:t>(</w:t>
      </w:r>
      <w:r w:rsidRPr="002E7709">
        <w:rPr>
          <w:rFonts w:asciiTheme="minorHAnsi" w:eastAsia="SimSun" w:hAnsiTheme="minorHAnsi" w:cstheme="minorHAnsi"/>
          <w:lang w:eastAsia="zh-CN"/>
        </w:rPr>
        <w:t>655 nm</w:t>
      </w:r>
      <w:r>
        <w:rPr>
          <w:rFonts w:asciiTheme="minorHAnsi" w:eastAsia="SimSun" w:hAnsiTheme="minorHAnsi" w:cstheme="minorHAnsi"/>
          <w:lang w:eastAsia="zh-CN"/>
        </w:rPr>
        <w:t>)</w:t>
      </w:r>
      <w:r w:rsidRPr="002E7709">
        <w:rPr>
          <w:rFonts w:asciiTheme="minorHAnsi" w:eastAsia="SimSun" w:hAnsiTheme="minorHAnsi" w:cstheme="minorHAnsi"/>
          <w:lang w:eastAsia="zh-CN"/>
        </w:rPr>
        <w:t xml:space="preserve">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of the </w:t>
      </w:r>
      <w:r w:rsidRPr="002E7709">
        <w:rPr>
          <w:rFonts w:asciiTheme="minorHAnsi" w:eastAsia="SimSun" w:hAnsiTheme="minorHAnsi" w:cstheme="minorHAnsi"/>
          <w:lang w:eastAsia="zh-CN"/>
        </w:rPr>
        <w:t xml:space="preserve">standards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and </w:t>
      </w:r>
      <w:r w:rsidRPr="002E7709">
        <w:rPr>
          <w:rFonts w:asciiTheme="minorHAnsi" w:eastAsia="SimSun" w:hAnsiTheme="minorHAnsi" w:cstheme="minorHAnsi"/>
          <w:lang w:eastAsia="zh-CN"/>
        </w:rPr>
        <w:t xml:space="preserve">samples 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in duplicate </w:t>
      </w:r>
      <w:r>
        <w:rPr>
          <w:rFonts w:asciiTheme="minorHAnsi" w:eastAsia="SimSun" w:hAnsiTheme="minorHAnsi" w:cstheme="minorHAnsi"/>
          <w:lang w:eastAsia="zh-CN"/>
        </w:rPr>
        <w:t>to calculate th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residual SDS</w:t>
      </w:r>
      <w:r>
        <w:rPr>
          <w:rFonts w:asciiTheme="minorHAnsi" w:eastAsia="SimSun" w:hAnsiTheme="minorHAnsi" w:cstheme="minorHAnsi"/>
          <w:lang w:eastAsia="zh-CN"/>
        </w:rPr>
        <w:t xml:space="preserve">. </w:t>
      </w:r>
      <w:r w:rsidR="002A1CB0">
        <w:rPr>
          <w:rFonts w:asciiTheme="minorHAnsi" w:eastAsia="SimSun" w:hAnsiTheme="minorHAnsi" w:cstheme="minorHAnsi"/>
          <w:lang w:eastAsia="zh-CN"/>
        </w:rPr>
        <w:t>Normalize t</w:t>
      </w:r>
      <w:r>
        <w:rPr>
          <w:rFonts w:asciiTheme="minorHAnsi" w:eastAsia="SimSun" w:hAnsiTheme="minorHAnsi" w:cstheme="minorHAnsi"/>
          <w:lang w:eastAsia="zh-CN"/>
        </w:rPr>
        <w:t>his SDS value to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</w:t>
      </w:r>
      <w:r>
        <w:rPr>
          <w:rFonts w:asciiTheme="minorHAnsi" w:eastAsia="SimSun" w:hAnsiTheme="minorHAnsi" w:cstheme="minorHAnsi"/>
          <w:lang w:eastAsia="zh-CN"/>
        </w:rPr>
        <w:t>tissue</w:t>
      </w:r>
      <w:r w:rsidR="00BC622C" w:rsidRPr="002E7709">
        <w:rPr>
          <w:rFonts w:asciiTheme="minorHAnsi" w:eastAsia="SimSun" w:hAnsiTheme="minorHAnsi" w:cstheme="minorHAnsi"/>
          <w:lang w:eastAsia="zh-CN"/>
        </w:rPr>
        <w:t xml:space="preserve"> dry weight. </w:t>
      </w:r>
    </w:p>
    <w:p w14:paraId="38790921" w14:textId="2FC4D31C" w:rsidR="00BC622C" w:rsidRPr="002E7709" w:rsidRDefault="00367DD4" w:rsidP="002E7709">
      <w:pPr>
        <w:pStyle w:val="ListParagraph"/>
        <w:numPr>
          <w:ilvl w:val="1"/>
          <w:numId w:val="25"/>
        </w:numPr>
        <w:spacing w:afterLines="120" w:after="288"/>
        <w:contextualSpacing w:val="0"/>
        <w:rPr>
          <w:rFonts w:asciiTheme="minorHAnsi" w:eastAsia="SimSun" w:hAnsiTheme="minorHAnsi" w:cstheme="minorHAnsi"/>
          <w:lang w:eastAsia="zh-CN"/>
        </w:rPr>
      </w:pPr>
      <w:r w:rsidRPr="002E7709">
        <w:rPr>
          <w:rFonts w:asciiTheme="minorHAnsi" w:eastAsia="SimSun" w:hAnsiTheme="minorHAnsi" w:cstheme="minorHAnsi"/>
          <w:lang w:eastAsia="zh-CN"/>
        </w:rPr>
        <w:t xml:space="preserve">Image </w:t>
      </w:r>
      <w:r w:rsidR="00127A4E" w:rsidRPr="002E7709">
        <w:rPr>
          <w:rFonts w:asciiTheme="minorHAnsi" w:eastAsia="SimSun" w:hAnsiTheme="minorHAnsi" w:cstheme="minorHAnsi"/>
          <w:lang w:eastAsia="zh-CN"/>
        </w:rPr>
        <w:t xml:space="preserve">samples </w:t>
      </w:r>
      <w:r w:rsidRPr="002E7709">
        <w:rPr>
          <w:rFonts w:asciiTheme="minorHAnsi" w:eastAsia="SimSun" w:hAnsiTheme="minorHAnsi" w:cstheme="minorHAnsi"/>
          <w:lang w:eastAsia="zh-CN"/>
        </w:rPr>
        <w:t>from</w:t>
      </w:r>
      <w:r w:rsidR="00127A4E" w:rsidRPr="002E7709">
        <w:rPr>
          <w:rFonts w:asciiTheme="minorHAnsi" w:eastAsia="SimSun" w:hAnsiTheme="minorHAnsi" w:cstheme="minorHAnsi"/>
          <w:lang w:eastAsia="zh-CN"/>
        </w:rPr>
        <w:t xml:space="preserve"> thick regions (</w:t>
      </w:r>
      <w:r w:rsidR="00080021" w:rsidRPr="00080021">
        <w:rPr>
          <w:rFonts w:asciiTheme="minorHAnsi" w:eastAsia="SimSun" w:hAnsiTheme="minorHAnsi" w:cstheme="minorHAnsi"/>
          <w:i/>
          <w:lang w:eastAsia="zh-CN"/>
        </w:rPr>
        <w:t xml:space="preserve">i.e., </w:t>
      </w:r>
      <w:r w:rsidR="00127A4E" w:rsidRPr="002E7709">
        <w:rPr>
          <w:rFonts w:asciiTheme="minorHAnsi" w:eastAsia="SimSun" w:hAnsiTheme="minorHAnsi" w:cstheme="minorHAnsi"/>
          <w:lang w:eastAsia="zh-CN"/>
        </w:rPr>
        <w:t>LV, RV and septum) of human heart with nonlinear optical microscopy (NLOM) to confirm cellular removal after decellularization. The NLOM setup is detailed in our previous publications</w:t>
      </w:r>
      <w:r w:rsidR="00CD0FA8" w:rsidRPr="002E7709">
        <w:rPr>
          <w:rFonts w:asciiTheme="minorHAnsi" w:eastAsia="SimSun" w:hAnsiTheme="minorHAnsi" w:cstheme="minorHAnsi"/>
          <w:lang w:eastAsia="zh-CN"/>
        </w:rPr>
        <w:fldChar w:fldCharType="begin">
          <w:fldData xml:space="preserve">PEVuZE5vdGU+PENpdGU+PEF1dGhvcj5MYXJzb248L0F1dGhvcj48WWVhcj4yMDA2PC9ZZWFyPjxS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</w:fldData>
        </w:fldChar>
      </w:r>
      <w:r w:rsidR="00CD0FA8" w:rsidRPr="002E7709">
        <w:rPr>
          <w:rFonts w:asciiTheme="minorHAnsi" w:eastAsia="SimSun" w:hAnsiTheme="minorHAnsi" w:cstheme="minorHAnsi"/>
          <w:lang w:eastAsia="zh-CN"/>
        </w:rPr>
        <w:instrText xml:space="preserve"> ADDIN EN.CITE </w:instrText>
      </w:r>
      <w:r w:rsidR="00CD0FA8" w:rsidRPr="002E7709">
        <w:rPr>
          <w:rFonts w:asciiTheme="minorHAnsi" w:eastAsia="SimSun" w:hAnsiTheme="minorHAnsi" w:cstheme="minorHAnsi"/>
          <w:lang w:eastAsia="zh-CN"/>
        </w:rPr>
        <w:fldChar w:fldCharType="begin">
          <w:fldData xml:space="preserve">PEVuZE5vdGU+PENpdGU+PEF1dGhvcj5MYXJzb248L0F1dGhvcj48WWVhcj4yMDA2PC9ZZWFyPjxS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</w:fldData>
        </w:fldChar>
      </w:r>
      <w:r w:rsidR="00CD0FA8" w:rsidRPr="002E7709">
        <w:rPr>
          <w:rFonts w:asciiTheme="minorHAnsi" w:eastAsia="SimSun" w:hAnsiTheme="minorHAnsi" w:cstheme="minorHAnsi"/>
          <w:lang w:eastAsia="zh-CN"/>
        </w:rPr>
        <w:instrText xml:space="preserve"> ADDIN EN.CITE.DATA </w:instrText>
      </w:r>
      <w:r w:rsidR="00CD0FA8" w:rsidRPr="002E7709">
        <w:rPr>
          <w:rFonts w:asciiTheme="minorHAnsi" w:eastAsia="SimSun" w:hAnsiTheme="minorHAnsi" w:cstheme="minorHAnsi"/>
          <w:lang w:eastAsia="zh-CN"/>
        </w:rPr>
      </w:r>
      <w:r w:rsidR="00CD0FA8" w:rsidRPr="002E7709">
        <w:rPr>
          <w:rFonts w:asciiTheme="minorHAnsi" w:eastAsia="SimSun" w:hAnsiTheme="minorHAnsi" w:cstheme="minorHAnsi"/>
          <w:lang w:eastAsia="zh-CN"/>
        </w:rPr>
        <w:fldChar w:fldCharType="end"/>
      </w:r>
      <w:r w:rsidR="00CD0FA8" w:rsidRPr="002E7709">
        <w:rPr>
          <w:rFonts w:asciiTheme="minorHAnsi" w:eastAsia="SimSun" w:hAnsiTheme="minorHAnsi" w:cstheme="minorHAnsi"/>
          <w:lang w:eastAsia="zh-CN"/>
        </w:rPr>
      </w:r>
      <w:r w:rsidR="00CD0FA8" w:rsidRPr="002E7709">
        <w:rPr>
          <w:rFonts w:asciiTheme="minorHAnsi" w:eastAsia="SimSun" w:hAnsiTheme="minorHAnsi" w:cstheme="minorHAnsi"/>
          <w:lang w:eastAsia="zh-CN"/>
        </w:rPr>
        <w:fldChar w:fldCharType="separate"/>
      </w:r>
      <w:r w:rsidR="00CD0FA8" w:rsidRPr="002E7709">
        <w:rPr>
          <w:rFonts w:asciiTheme="minorHAnsi" w:eastAsia="SimSun" w:hAnsiTheme="minorHAnsi" w:cstheme="minorHAnsi"/>
          <w:noProof/>
          <w:vertAlign w:val="superscript"/>
          <w:lang w:eastAsia="zh-CN"/>
        </w:rPr>
        <w:t>18-20</w:t>
      </w:r>
      <w:r w:rsidR="00CD0FA8" w:rsidRPr="002E7709">
        <w:rPr>
          <w:rFonts w:asciiTheme="minorHAnsi" w:eastAsia="SimSun" w:hAnsiTheme="minorHAnsi" w:cstheme="minorHAnsi"/>
          <w:lang w:eastAsia="zh-CN"/>
        </w:rPr>
        <w:fldChar w:fldCharType="end"/>
      </w:r>
      <w:r w:rsidR="00CD0FA8" w:rsidRPr="002E7709">
        <w:rPr>
          <w:rFonts w:asciiTheme="minorHAnsi" w:eastAsia="SimSun" w:hAnsiTheme="minorHAnsi" w:cstheme="minorHAnsi"/>
          <w:lang w:eastAsia="zh-CN"/>
        </w:rPr>
        <w:t>. NLOM enables us to image cell, elastin, collagen</w:t>
      </w:r>
      <w:r w:rsidR="009B6EBD" w:rsidRPr="002E7709">
        <w:rPr>
          <w:rFonts w:asciiTheme="minorHAnsi" w:eastAsia="SimSun" w:hAnsiTheme="minorHAnsi" w:cstheme="minorHAnsi"/>
          <w:lang w:eastAsia="zh-CN"/>
        </w:rPr>
        <w:t xml:space="preserve"> and myosin fibers through its two-photon fluorescence (TPF) and second harmonic generation (SHG) channels</w:t>
      </w:r>
      <w:r w:rsidR="00B20E3A" w:rsidRPr="002E7709">
        <w:rPr>
          <w:rFonts w:asciiTheme="minorHAnsi" w:eastAsia="SimSun" w:hAnsiTheme="minorHAnsi" w:cstheme="minorHAnsi"/>
          <w:lang w:eastAsia="zh-CN"/>
        </w:rPr>
        <w:t xml:space="preserve"> without using any exogenous stain or dye</w:t>
      </w:r>
      <w:r w:rsidR="00B20E3A" w:rsidRPr="002E7709">
        <w:rPr>
          <w:rFonts w:asciiTheme="minorHAnsi" w:eastAsia="SimSun" w:hAnsiTheme="minorHAnsi" w:cstheme="minorHAnsi"/>
          <w:lang w:eastAsia="zh-CN"/>
        </w:rPr>
        <w:fldChar w:fldCharType="begin">
          <w:fldData xml:space="preserve">PEVuZE5vdGU+PENpdGU+PEF1dGhvcj5XdTwvQXV0aG9yPjxZZWFyPjIwMTc8L1llYXI+PFJlY051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</w:fldData>
        </w:fldChar>
      </w:r>
      <w:r w:rsidR="00B20E3A" w:rsidRPr="002E7709">
        <w:rPr>
          <w:rFonts w:asciiTheme="minorHAnsi" w:eastAsia="SimSun" w:hAnsiTheme="minorHAnsi" w:cstheme="minorHAnsi"/>
          <w:lang w:eastAsia="zh-CN"/>
        </w:rPr>
        <w:instrText xml:space="preserve"> ADDIN EN.CITE </w:instrText>
      </w:r>
      <w:r w:rsidR="00B20E3A" w:rsidRPr="002E7709">
        <w:rPr>
          <w:rFonts w:asciiTheme="minorHAnsi" w:eastAsia="SimSun" w:hAnsiTheme="minorHAnsi" w:cstheme="minorHAnsi"/>
          <w:lang w:eastAsia="zh-CN"/>
        </w:rPr>
        <w:fldChar w:fldCharType="begin">
          <w:fldData xml:space="preserve">PEVuZE5vdGU+PENpdGU+PEF1dGhvcj5XdTwvQXV0aG9yPjxZZWFyPjIwMTc8L1llYXI+PFJlY051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</w:fldData>
        </w:fldChar>
      </w:r>
      <w:r w:rsidR="00B20E3A" w:rsidRPr="002E7709">
        <w:rPr>
          <w:rFonts w:asciiTheme="minorHAnsi" w:eastAsia="SimSun" w:hAnsiTheme="minorHAnsi" w:cstheme="minorHAnsi"/>
          <w:lang w:eastAsia="zh-CN"/>
        </w:rPr>
        <w:instrText xml:space="preserve"> ADDIN EN.CITE.DATA </w:instrText>
      </w:r>
      <w:r w:rsidR="00B20E3A" w:rsidRPr="002E7709">
        <w:rPr>
          <w:rFonts w:asciiTheme="minorHAnsi" w:eastAsia="SimSun" w:hAnsiTheme="minorHAnsi" w:cstheme="minorHAnsi"/>
          <w:lang w:eastAsia="zh-CN"/>
        </w:rPr>
      </w:r>
      <w:r w:rsidR="00B20E3A" w:rsidRPr="002E7709">
        <w:rPr>
          <w:rFonts w:asciiTheme="minorHAnsi" w:eastAsia="SimSun" w:hAnsiTheme="minorHAnsi" w:cstheme="minorHAnsi"/>
          <w:lang w:eastAsia="zh-CN"/>
        </w:rPr>
        <w:fldChar w:fldCharType="end"/>
      </w:r>
      <w:r w:rsidR="00B20E3A" w:rsidRPr="002E7709">
        <w:rPr>
          <w:rFonts w:asciiTheme="minorHAnsi" w:eastAsia="SimSun" w:hAnsiTheme="minorHAnsi" w:cstheme="minorHAnsi"/>
          <w:lang w:eastAsia="zh-CN"/>
        </w:rPr>
      </w:r>
      <w:r w:rsidR="00B20E3A" w:rsidRPr="002E7709">
        <w:rPr>
          <w:rFonts w:asciiTheme="minorHAnsi" w:eastAsia="SimSun" w:hAnsiTheme="minorHAnsi" w:cstheme="minorHAnsi"/>
          <w:lang w:eastAsia="zh-CN"/>
        </w:rPr>
        <w:fldChar w:fldCharType="separate"/>
      </w:r>
      <w:r w:rsidR="00B20E3A" w:rsidRPr="002E7709">
        <w:rPr>
          <w:rFonts w:asciiTheme="minorHAnsi" w:eastAsia="SimSun" w:hAnsiTheme="minorHAnsi" w:cstheme="minorHAnsi"/>
          <w:noProof/>
          <w:vertAlign w:val="superscript"/>
          <w:lang w:eastAsia="zh-CN"/>
        </w:rPr>
        <w:t>21</w:t>
      </w:r>
      <w:r w:rsidR="00B20E3A" w:rsidRPr="002E7709">
        <w:rPr>
          <w:rFonts w:asciiTheme="minorHAnsi" w:eastAsia="SimSun" w:hAnsiTheme="minorHAnsi" w:cstheme="minorHAnsi"/>
          <w:lang w:eastAsia="zh-CN"/>
        </w:rPr>
        <w:fldChar w:fldCharType="end"/>
      </w:r>
      <w:r w:rsidR="009B6EBD" w:rsidRPr="002E7709">
        <w:rPr>
          <w:rFonts w:asciiTheme="minorHAnsi" w:eastAsia="SimSun" w:hAnsiTheme="minorHAnsi" w:cstheme="minorHAnsi"/>
          <w:lang w:eastAsia="zh-CN"/>
        </w:rPr>
        <w:t>.</w:t>
      </w:r>
      <w:r w:rsidR="00127A4E" w:rsidRPr="002E7709">
        <w:rPr>
          <w:rFonts w:asciiTheme="minorHAnsi" w:eastAsia="SimSun" w:hAnsiTheme="minorHAnsi" w:cstheme="minorHAnsi"/>
          <w:lang w:eastAsia="zh-CN"/>
        </w:rPr>
        <w:t xml:space="preserve"> </w:t>
      </w:r>
    </w:p>
    <w:p w14:paraId="16600FEE" w14:textId="77777777" w:rsidR="009C0170" w:rsidRPr="002E7709" w:rsidRDefault="009C0170" w:rsidP="001A4992">
      <w:pPr>
        <w:jc w:val="both"/>
        <w:outlineLvl w:val="0"/>
        <w:rPr>
          <w:rFonts w:asciiTheme="minorHAnsi" w:hAnsiTheme="minorHAnsi" w:cstheme="minorHAnsi"/>
          <w:b/>
        </w:rPr>
      </w:pPr>
    </w:p>
    <w:p w14:paraId="7E4FE83C" w14:textId="77777777" w:rsidR="00BE5F4A" w:rsidRPr="002E7709" w:rsidRDefault="005C54D2" w:rsidP="001A4992">
      <w:pPr>
        <w:jc w:val="both"/>
        <w:outlineLvl w:val="0"/>
        <w:rPr>
          <w:rFonts w:asciiTheme="minorHAnsi" w:hAnsiTheme="minorHAnsi" w:cstheme="minorHAnsi"/>
          <w:color w:val="808080"/>
        </w:rPr>
      </w:pPr>
      <w:r w:rsidRPr="002E7709">
        <w:rPr>
          <w:rFonts w:asciiTheme="minorHAnsi" w:hAnsiTheme="minorHAnsi" w:cstheme="minorHAnsi"/>
          <w:b/>
        </w:rPr>
        <w:t>REPRESENTATIVE RESULTS</w:t>
      </w:r>
      <w:r w:rsidR="009B1737" w:rsidRPr="002E7709">
        <w:rPr>
          <w:rFonts w:asciiTheme="minorHAnsi" w:hAnsiTheme="minorHAnsi" w:cstheme="minorHAnsi"/>
          <w:b/>
          <w:bCs/>
        </w:rPr>
        <w:t>:</w:t>
      </w:r>
      <w:r w:rsidR="00B864CE" w:rsidRPr="002E7709">
        <w:rPr>
          <w:rFonts w:asciiTheme="minorHAnsi" w:hAnsiTheme="minorHAnsi" w:cstheme="minorHAnsi"/>
          <w:b/>
          <w:bCs/>
        </w:rPr>
        <w:t xml:space="preserve"> </w:t>
      </w:r>
    </w:p>
    <w:p w14:paraId="5A8D50A3" w14:textId="381297D5" w:rsidR="0027054C" w:rsidRDefault="00776711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After</w:t>
      </w:r>
      <w:r w:rsidR="00D20DCD" w:rsidRPr="002E7709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7-day decellularization</w:t>
      </w:r>
      <w:r w:rsidR="00B675FF" w:rsidRPr="002E7709">
        <w:rPr>
          <w:rFonts w:asciiTheme="minorHAnsi" w:hAnsiTheme="minorHAnsi" w:cstheme="minorHAnsi"/>
          <w:color w:val="0D0D0D" w:themeColor="text1" w:themeTint="F2"/>
        </w:rPr>
        <w:t xml:space="preserve"> with </w:t>
      </w:r>
      <w:r w:rsidR="00D20DCD" w:rsidRPr="002E7709">
        <w:rPr>
          <w:rFonts w:asciiTheme="minorHAnsi" w:hAnsiTheme="minorHAnsi" w:cstheme="minorHAnsi"/>
          <w:color w:val="0D0D0D" w:themeColor="text1" w:themeTint="F2"/>
        </w:rPr>
        <w:t>antegrade</w:t>
      </w:r>
      <w:r w:rsidR="00B675FF" w:rsidRPr="002E7709">
        <w:rPr>
          <w:rFonts w:asciiTheme="minorHAnsi" w:hAnsiTheme="minorHAnsi" w:cstheme="minorHAnsi"/>
          <w:color w:val="0D0D0D" w:themeColor="text1" w:themeTint="F2"/>
        </w:rPr>
        <w:t xml:space="preserve"> aortic perfusion</w:t>
      </w:r>
      <w:r w:rsidR="008B709D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20DCD" w:rsidRPr="002E7709">
        <w:rPr>
          <w:rFonts w:asciiTheme="minorHAnsi" w:hAnsiTheme="minorHAnsi" w:cstheme="minorHAnsi"/>
          <w:color w:val="0D0D0D" w:themeColor="text1" w:themeTint="F2"/>
        </w:rPr>
        <w:t>under</w:t>
      </w:r>
      <w:r w:rsidR="008B709D" w:rsidRPr="002E7709">
        <w:rPr>
          <w:rFonts w:asciiTheme="minorHAnsi" w:hAnsiTheme="minorHAnsi" w:cstheme="minorHAnsi"/>
          <w:color w:val="0D0D0D" w:themeColor="text1" w:themeTint="F2"/>
        </w:rPr>
        <w:t xml:space="preserve"> constant pressure of 120</w:t>
      </w:r>
      <w:r w:rsidR="00522CD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B709D" w:rsidRPr="002E7709">
        <w:rPr>
          <w:rFonts w:asciiTheme="minorHAnsi" w:hAnsiTheme="minorHAnsi" w:cstheme="minorHAnsi"/>
          <w:color w:val="0D0D0D" w:themeColor="text1" w:themeTint="F2"/>
        </w:rPr>
        <w:t>mmHg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, the human heart turned translucent </w:t>
      </w:r>
      <w:r w:rsidR="00EE31B4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6B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D20DCD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20DCD" w:rsidRPr="002E7709">
        <w:rPr>
          <w:rFonts w:asciiTheme="minorHAnsi" w:hAnsiTheme="minorHAnsi" w:cstheme="minorHAnsi"/>
          <w:color w:val="0D0D0D" w:themeColor="text1" w:themeTint="F2"/>
        </w:rPr>
        <w:t>T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 xml:space="preserve">he heart was </w:t>
      </w:r>
      <w:r w:rsidR="00EE31B4" w:rsidRPr="002E7709">
        <w:rPr>
          <w:rFonts w:asciiTheme="minorHAnsi" w:hAnsiTheme="minorHAnsi" w:cstheme="minorHAnsi"/>
          <w:color w:val="0D0D0D" w:themeColor="text1" w:themeTint="F2"/>
        </w:rPr>
        <w:t>gr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ossly dissected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 xml:space="preserve"> into 19 sections for biochemical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37361" w:rsidRPr="002E7709">
        <w:rPr>
          <w:rFonts w:asciiTheme="minorHAnsi" w:hAnsiTheme="minorHAnsi" w:cstheme="minorHAnsi"/>
          <w:color w:val="0D0D0D" w:themeColor="text1" w:themeTint="F2"/>
        </w:rPr>
        <w:t xml:space="preserve">(DNA, GAG and SDS) 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>analysis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6C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>to evaluate the final decellularized product</w:t>
      </w:r>
      <w:r w:rsidR="00463E47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080021">
        <w:rPr>
          <w:rFonts w:asciiTheme="minorHAnsi" w:hAnsiTheme="minorHAnsi" w:cstheme="minorHAnsi"/>
          <w:color w:val="0D0D0D" w:themeColor="text1" w:themeTint="F2"/>
        </w:rPr>
        <w:t xml:space="preserve"> </w:t>
      </w:r>
    </w:p>
    <w:p w14:paraId="7F5DAEC9" w14:textId="77777777" w:rsidR="002A1CB0" w:rsidRPr="002E7709" w:rsidRDefault="002A1CB0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7A5B6D61" w14:textId="0DF47BC0" w:rsidR="00662C27" w:rsidRDefault="00573D61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Throughout 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Pr="002E7709">
        <w:rPr>
          <w:rFonts w:asciiTheme="minorHAnsi" w:hAnsiTheme="minorHAnsi" w:cstheme="minorHAnsi"/>
          <w:color w:val="0D0D0D" w:themeColor="text1" w:themeTint="F2"/>
        </w:rPr>
        <w:t>decellularization</w:t>
      </w:r>
      <w:r w:rsidR="00CF3F4C" w:rsidRPr="002E7709">
        <w:rPr>
          <w:rFonts w:asciiTheme="minorHAnsi" w:hAnsiTheme="minorHAnsi" w:cstheme="minorHAnsi"/>
          <w:color w:val="0D0D0D" w:themeColor="text1" w:themeTint="F2"/>
        </w:rPr>
        <w:t xml:space="preserve"> process</w:t>
      </w:r>
      <w:r w:rsidRPr="002E7709">
        <w:rPr>
          <w:rFonts w:asciiTheme="minorHAnsi" w:hAnsiTheme="minorHAnsi" w:cstheme="minorHAnsi"/>
          <w:color w:val="0D0D0D" w:themeColor="text1" w:themeTint="F2"/>
        </w:rPr>
        <w:t>, infusion flow rate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 xml:space="preserve"> of </w:t>
      </w:r>
      <w:r w:rsidR="00DD266C" w:rsidRPr="002E7709">
        <w:rPr>
          <w:rFonts w:asciiTheme="minorHAnsi" w:hAnsiTheme="minorHAnsi" w:cstheme="minorHAnsi"/>
          <w:color w:val="0D0D0D" w:themeColor="text1" w:themeTint="F2"/>
        </w:rPr>
        <w:t xml:space="preserve">different 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>solutions varied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 xml:space="preserve"> as </w:t>
      </w:r>
      <w:r w:rsidR="00DD266C" w:rsidRPr="002E7709">
        <w:rPr>
          <w:rFonts w:asciiTheme="minorHAnsi" w:hAnsiTheme="minorHAnsi" w:cstheme="minorHAnsi"/>
          <w:color w:val="0D0D0D" w:themeColor="text1" w:themeTint="F2"/>
        </w:rPr>
        <w:t>t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he pressure was kept constant. T</w:t>
      </w:r>
      <w:r w:rsidR="000673AC" w:rsidRPr="002E7709">
        <w:rPr>
          <w:rFonts w:asciiTheme="minorHAnsi" w:hAnsiTheme="minorHAnsi" w:cstheme="minorHAnsi"/>
          <w:color w:val="0D0D0D" w:themeColor="text1" w:themeTint="F2"/>
        </w:rPr>
        <w:t xml:space="preserve">he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flow rate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into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proofErr w:type="spellStart"/>
      <w:r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77BCF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A</w:t>
      </w:r>
      <w:r w:rsidR="00377BCF" w:rsidRPr="002E7709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gradually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decreased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from 96.68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23.54 to 80.59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12.41 </w:t>
      </w:r>
      <w:r w:rsidR="00CC3E78" w:rsidRPr="002E7709">
        <w:rPr>
          <w:rFonts w:asciiTheme="minorHAnsi" w:hAnsiTheme="minorHAnsi" w:cstheme="minorHAnsi"/>
          <w:color w:val="0D0D0D" w:themeColor="text1" w:themeTint="F2"/>
        </w:rPr>
        <w:t>mL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/min (</w:t>
      </w:r>
      <w:r w:rsidR="009F332D" w:rsidRPr="002E7709">
        <w:rPr>
          <w:rFonts w:asciiTheme="minorHAnsi" w:hAnsiTheme="minorHAnsi" w:cstheme="minorHAnsi"/>
          <w:color w:val="0D0D0D" w:themeColor="text1" w:themeTint="F2"/>
        </w:rPr>
        <w:t>16.64</w:t>
      </w:r>
      <w:r w:rsidR="00393EDB" w:rsidRPr="002E7709">
        <w:rPr>
          <w:rFonts w:asciiTheme="minorHAnsi" w:hAnsiTheme="minorHAnsi" w:cstheme="minorHAnsi"/>
          <w:color w:val="0D0D0D" w:themeColor="text1" w:themeTint="F2"/>
        </w:rPr>
        <w:t>%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393ED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as the perfusion solution changed </w:t>
      </w:r>
      <w:r w:rsidR="00393EDB" w:rsidRPr="002E7709">
        <w:rPr>
          <w:rFonts w:asciiTheme="minorHAnsi" w:hAnsiTheme="minorHAnsi" w:cstheme="minorHAnsi"/>
          <w:color w:val="0D0D0D" w:themeColor="text1" w:themeTint="F2"/>
        </w:rPr>
        <w:t>from hypertonic to hypotonic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. In contrast, flow rate</w:t>
      </w:r>
      <w:r w:rsidR="00DD266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976AB" w:rsidRPr="002E7709">
        <w:rPr>
          <w:rFonts w:asciiTheme="minorHAnsi" w:hAnsiTheme="minorHAnsi" w:cstheme="minorHAnsi"/>
          <w:color w:val="0D0D0D" w:themeColor="text1" w:themeTint="F2"/>
        </w:rPr>
        <w:t>increase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d</w:t>
      </w:r>
      <w:r w:rsidR="007976A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from 71.68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10.63 to 110.61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14.40 </w:t>
      </w:r>
      <w:r w:rsidR="00CC3E78" w:rsidRPr="002E7709">
        <w:rPr>
          <w:rFonts w:asciiTheme="minorHAnsi" w:hAnsiTheme="minorHAnsi" w:cstheme="minorHAnsi"/>
          <w:color w:val="0D0D0D" w:themeColor="text1" w:themeTint="F2"/>
        </w:rPr>
        <w:t>mL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/min (</w:t>
      </w:r>
      <w:r w:rsidR="007976AB" w:rsidRPr="002E7709">
        <w:rPr>
          <w:rFonts w:asciiTheme="minorHAnsi" w:hAnsiTheme="minorHAnsi" w:cstheme="minorHAnsi"/>
          <w:color w:val="0D0D0D" w:themeColor="text1" w:themeTint="F2"/>
        </w:rPr>
        <w:t>54.31</w:t>
      </w:r>
      <w:r w:rsidR="00A5170F" w:rsidRPr="002E7709">
        <w:rPr>
          <w:rFonts w:asciiTheme="minorHAnsi" w:hAnsiTheme="minorHAnsi" w:cstheme="minorHAnsi"/>
          <w:color w:val="0D0D0D" w:themeColor="text1" w:themeTint="F2"/>
        </w:rPr>
        <w:t>%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A5170F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when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perfusion solution changed from </w:t>
      </w:r>
      <w:r w:rsidR="00A5170F" w:rsidRPr="002E7709">
        <w:rPr>
          <w:rFonts w:asciiTheme="minorHAnsi" w:hAnsiTheme="minorHAnsi" w:cstheme="minorHAnsi"/>
          <w:color w:val="0D0D0D" w:themeColor="text1" w:themeTint="F2"/>
        </w:rPr>
        <w:t>hypotonic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5170F" w:rsidRPr="002E7709">
        <w:rPr>
          <w:rFonts w:asciiTheme="minorHAnsi" w:hAnsiTheme="minorHAnsi" w:cstheme="minorHAnsi"/>
          <w:color w:val="0D0D0D" w:themeColor="text1" w:themeTint="F2"/>
        </w:rPr>
        <w:t>to SDS</w:t>
      </w:r>
      <w:r w:rsidR="007976AB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During the </w:t>
      </w:r>
      <w:r w:rsidR="005A6E18" w:rsidRPr="002E7709">
        <w:rPr>
          <w:rFonts w:asciiTheme="minorHAnsi" w:hAnsiTheme="minorHAnsi" w:cstheme="minorHAnsi"/>
          <w:color w:val="0D0D0D" w:themeColor="text1" w:themeTint="F2"/>
        </w:rPr>
        <w:t xml:space="preserve">SDS perfusion, infusion flow rate </w:t>
      </w:r>
      <w:r w:rsidR="002D0C53" w:rsidRPr="002E7709">
        <w:rPr>
          <w:rFonts w:asciiTheme="minorHAnsi" w:hAnsiTheme="minorHAnsi" w:cstheme="minorHAnsi"/>
          <w:color w:val="0D0D0D" w:themeColor="text1" w:themeTint="F2"/>
        </w:rPr>
        <w:t>fluctuated between</w:t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t xml:space="preserve"> 110</w:t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14.40 and</w:t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t xml:space="preserve"> 176.31</w:t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t>44.03 m</w:t>
      </w:r>
      <w:r w:rsidR="00CC3E78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421886" w:rsidRPr="002E7709">
        <w:rPr>
          <w:rFonts w:asciiTheme="minorHAnsi" w:hAnsiTheme="minorHAnsi" w:cstheme="minorHAnsi"/>
          <w:color w:val="0D0D0D" w:themeColor="text1" w:themeTint="F2"/>
        </w:rPr>
        <w:t>/min.</w:t>
      </w:r>
      <w:r w:rsidR="0000242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>The outflow rate from PA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B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) initially </w:t>
      </w:r>
      <w:r w:rsidR="0060660F" w:rsidRPr="002E7709">
        <w:rPr>
          <w:rFonts w:asciiTheme="minorHAnsi" w:hAnsiTheme="minorHAnsi" w:cstheme="minorHAnsi"/>
          <w:color w:val="0D0D0D" w:themeColor="text1" w:themeTint="F2"/>
        </w:rPr>
        <w:t>showed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60660F" w:rsidRPr="002E7709">
        <w:rPr>
          <w:rFonts w:asciiTheme="minorHAnsi" w:hAnsiTheme="minorHAnsi" w:cstheme="minorHAnsi"/>
          <w:color w:val="0D0D0D" w:themeColor="text1" w:themeTint="F2"/>
        </w:rPr>
        <w:t xml:space="preserve"> similar trend </w:t>
      </w:r>
      <w:r w:rsidR="006901B7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A</w:t>
      </w:r>
      <w:r w:rsidR="006901B7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However,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outflow rate</w:t>
      </w:r>
      <w:r w:rsidR="006901B7" w:rsidRPr="002E7709">
        <w:rPr>
          <w:rFonts w:asciiTheme="minorHAnsi" w:hAnsiTheme="minorHAnsi" w:cstheme="minorHAnsi"/>
          <w:color w:val="0D0D0D" w:themeColor="text1" w:themeTint="F2"/>
        </w:rPr>
        <w:t xml:space="preserve"> during 1% SDS perfusion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 decreased </w:t>
      </w:r>
      <w:r w:rsidR="006901B7" w:rsidRPr="002E7709">
        <w:rPr>
          <w:rFonts w:asciiTheme="minorHAnsi" w:hAnsiTheme="minorHAnsi" w:cstheme="minorHAnsi"/>
          <w:color w:val="0D0D0D" w:themeColor="text1" w:themeTint="F2"/>
        </w:rPr>
        <w:t xml:space="preserve">from </w:t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t>35.77</w:t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9.07</w:t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t xml:space="preserve"> to 27.08</w:t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t>4.09 m</w:t>
      </w:r>
      <w:r w:rsidR="00CC3E78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C52FE6" w:rsidRPr="002E7709">
        <w:rPr>
          <w:rFonts w:asciiTheme="minorHAnsi" w:hAnsiTheme="minorHAnsi" w:cstheme="minorHAnsi"/>
          <w:color w:val="0D0D0D" w:themeColor="text1" w:themeTint="F2"/>
        </w:rPr>
        <w:t>/min</w:t>
      </w:r>
      <w:r w:rsidR="006901B7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80271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C424B" w:rsidRPr="002E7709">
        <w:rPr>
          <w:rFonts w:asciiTheme="minorHAnsi" w:hAnsiTheme="minorHAnsi" w:cstheme="minorHAnsi"/>
          <w:color w:val="0D0D0D" w:themeColor="text1" w:themeTint="F2"/>
        </w:rPr>
        <w:t xml:space="preserve">Coronary perfusion efficiency </w:t>
      </w:r>
      <w:r w:rsidR="00643165" w:rsidRPr="002E7709">
        <w:rPr>
          <w:rFonts w:asciiTheme="minorHAnsi" w:hAnsiTheme="minorHAnsi" w:cstheme="minorHAnsi"/>
          <w:color w:val="0D0D0D" w:themeColor="text1" w:themeTint="F2"/>
        </w:rPr>
        <w:t>was</w:t>
      </w:r>
      <w:r w:rsidR="00AC424B" w:rsidRPr="002E7709">
        <w:rPr>
          <w:rFonts w:asciiTheme="minorHAnsi" w:hAnsiTheme="minorHAnsi" w:cstheme="minorHAnsi"/>
          <w:color w:val="0D0D0D" w:themeColor="text1" w:themeTint="F2"/>
        </w:rPr>
        <w:t xml:space="preserve"> used to evaluate aortic valve patency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>and similar trends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>E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fficiency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decreased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>over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lastRenderedPageBreak/>
        <w:t>time</w:t>
      </w:r>
      <w:r w:rsidR="000A3DBA" w:rsidRPr="002E7709">
        <w:rPr>
          <w:rFonts w:asciiTheme="minorHAnsi" w:hAnsiTheme="minorHAnsi" w:cstheme="minorHAnsi"/>
          <w:color w:val="0D0D0D" w:themeColor="text1" w:themeTint="F2"/>
        </w:rPr>
        <w:t xml:space="preserve"> as different reagents perfused through the vasculature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C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During the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first hour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of the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>1</w:t>
      </w:r>
      <w:r w:rsidR="002B3E14" w:rsidRPr="002E7709">
        <w:rPr>
          <w:rFonts w:asciiTheme="minorHAnsi" w:hAnsiTheme="minorHAnsi" w:cstheme="minorHAnsi"/>
          <w:color w:val="0D0D0D" w:themeColor="text1" w:themeTint="F2"/>
        </w:rPr>
        <w:t>X</w:t>
      </w:r>
      <w:r w:rsidR="00F3607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>PBS wash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A3DBA" w:rsidRPr="002E7709">
        <w:rPr>
          <w:rFonts w:asciiTheme="minorHAnsi" w:hAnsiTheme="minorHAnsi" w:cstheme="minorHAnsi"/>
          <w:color w:val="0D0D0D" w:themeColor="text1" w:themeTint="F2"/>
        </w:rPr>
        <w:t xml:space="preserve">perfusion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efficiency was </w:t>
      </w:r>
      <w:r w:rsidR="005A397C" w:rsidRPr="002E7709">
        <w:rPr>
          <w:rFonts w:asciiTheme="minorHAnsi" w:hAnsiTheme="minorHAnsi" w:cstheme="minorHAnsi"/>
          <w:color w:val="0D0D0D" w:themeColor="text1" w:themeTint="F2"/>
        </w:rPr>
        <w:t xml:space="preserve">restored </w:t>
      </w:r>
      <w:r w:rsidR="000A3DBA" w:rsidRPr="002E7709">
        <w:rPr>
          <w:rFonts w:asciiTheme="minorHAnsi" w:hAnsiTheme="minorHAnsi" w:cstheme="minorHAnsi"/>
          <w:color w:val="0D0D0D" w:themeColor="text1" w:themeTint="F2"/>
        </w:rPr>
        <w:t>to the original pre-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 xml:space="preserve">hypotonic </w:t>
      </w:r>
      <w:r w:rsidR="000A3DBA" w:rsidRPr="002E7709">
        <w:rPr>
          <w:rFonts w:asciiTheme="minorHAnsi" w:hAnsiTheme="minorHAnsi" w:cstheme="minorHAnsi"/>
          <w:color w:val="0D0D0D" w:themeColor="text1" w:themeTint="F2"/>
        </w:rPr>
        <w:t xml:space="preserve">solution value 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>(28.39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>3.61% at 1-</w:t>
      </w:r>
      <w:r w:rsidR="00080021">
        <w:rPr>
          <w:rFonts w:asciiTheme="minorHAnsi" w:hAnsiTheme="minorHAnsi" w:cstheme="minorHAnsi"/>
          <w:color w:val="0D0D0D" w:themeColor="text1" w:themeTint="F2"/>
        </w:rPr>
        <w:t>h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 xml:space="preserve"> PBS </w:t>
      </w:r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>vs.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 xml:space="preserve"> 31.02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>7.16%</w:t>
      </w:r>
      <w:r w:rsidR="00B667A7" w:rsidRPr="002E7709">
        <w:rPr>
          <w:rFonts w:asciiTheme="minorHAnsi" w:hAnsiTheme="minorHAnsi" w:cstheme="minorHAnsi"/>
          <w:color w:val="0D0D0D" w:themeColor="text1" w:themeTint="F2"/>
        </w:rPr>
        <w:t xml:space="preserve"> at 1-</w:t>
      </w:r>
      <w:r w:rsidR="00080021">
        <w:rPr>
          <w:rFonts w:asciiTheme="minorHAnsi" w:hAnsiTheme="minorHAnsi" w:cstheme="minorHAnsi"/>
          <w:color w:val="0D0D0D" w:themeColor="text1" w:themeTint="F2"/>
        </w:rPr>
        <w:t>h</w:t>
      </w:r>
      <w:r w:rsidR="00B667A7" w:rsidRPr="002E7709">
        <w:rPr>
          <w:rFonts w:asciiTheme="minorHAnsi" w:hAnsiTheme="minorHAnsi" w:cstheme="minorHAnsi"/>
          <w:color w:val="0D0D0D" w:themeColor="text1" w:themeTint="F2"/>
        </w:rPr>
        <w:t xml:space="preserve"> hypotonic</w:t>
      </w:r>
      <w:r w:rsidR="00F55011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The mean coronary perfusion efficiencies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>were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 46.08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9.89%, 28.08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7.12%, 25.70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5.30%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 and 28.39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3.61% with 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hypertonic</w:t>
      </w:r>
      <w:r w:rsidR="008F5F29" w:rsidRPr="002E7709">
        <w:rPr>
          <w:rFonts w:asciiTheme="minorHAnsi" w:hAnsiTheme="minorHAnsi" w:cstheme="minorHAnsi"/>
          <w:color w:val="0D0D0D" w:themeColor="text1" w:themeTint="F2"/>
        </w:rPr>
        <w:t xml:space="preserve"> solution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hypotonic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 xml:space="preserve"> solution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, 1% SDS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 and 1X</w:t>
      </w:r>
      <w:r w:rsidR="002B3E14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PBS</w:t>
      </w:r>
      <w:r w:rsidR="002B3E14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 xml:space="preserve"> respectively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D</w:t>
      </w:r>
      <w:r w:rsidR="00522BCC" w:rsidRPr="002E7709">
        <w:rPr>
          <w:rFonts w:asciiTheme="minorHAnsi" w:hAnsiTheme="minorHAnsi" w:cstheme="minorHAnsi"/>
          <w:color w:val="0D0D0D" w:themeColor="text1" w:themeTint="F2"/>
        </w:rPr>
        <w:t>).</w:t>
      </w:r>
    </w:p>
    <w:p w14:paraId="77AF4A83" w14:textId="77777777" w:rsidR="003E242E" w:rsidRPr="002E7709" w:rsidRDefault="003E242E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20801F39" w14:textId="451D5619" w:rsidR="0027054C" w:rsidRDefault="00910C0B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 xml:space="preserve">Since the </w:t>
      </w:r>
      <w:r w:rsidR="000340D2" w:rsidRPr="002E7709">
        <w:rPr>
          <w:rFonts w:asciiTheme="minorHAnsi" w:hAnsiTheme="minorHAnsi" w:cstheme="minorHAnsi"/>
          <w:color w:val="0D0D0D" w:themeColor="text1" w:themeTint="F2"/>
        </w:rPr>
        <w:t>o</w:t>
      </w:r>
      <w:r w:rsidR="00143FEC" w:rsidRPr="002E7709">
        <w:rPr>
          <w:rFonts w:asciiTheme="minorHAnsi" w:hAnsiTheme="minorHAnsi" w:cstheme="minorHAnsi"/>
          <w:color w:val="0D0D0D" w:themeColor="text1" w:themeTint="F2"/>
        </w:rPr>
        <w:t xml:space="preserve">utflow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>perfusate</w:t>
      </w:r>
      <w:r w:rsidR="00143FEC" w:rsidRPr="002E7709">
        <w:rPr>
          <w:rFonts w:asciiTheme="minorHAnsi" w:hAnsiTheme="minorHAnsi" w:cstheme="minorHAnsi"/>
          <w:color w:val="0D0D0D" w:themeColor="text1" w:themeTint="F2"/>
        </w:rPr>
        <w:t xml:space="preserve"> from PA and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>LV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were</w:t>
      </w:r>
      <w:r w:rsidR="00C9416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simultaneously collected, their</w:t>
      </w:r>
      <w:r w:rsidR="007D4FC2" w:rsidRPr="002E7709">
        <w:rPr>
          <w:rFonts w:asciiTheme="minorHAnsi" w:hAnsiTheme="minorHAnsi" w:cstheme="minorHAnsi"/>
          <w:color w:val="0D0D0D" w:themeColor="text1" w:themeTint="F2"/>
        </w:rPr>
        <w:t xml:space="preserve"> debris 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 xml:space="preserve">content </w:t>
      </w:r>
      <w:r w:rsidRPr="002E7709">
        <w:rPr>
          <w:rFonts w:asciiTheme="minorHAnsi" w:hAnsiTheme="minorHAnsi" w:cstheme="minorHAnsi"/>
          <w:color w:val="0D0D0D" w:themeColor="text1" w:themeTint="F2"/>
        </w:rPr>
        <w:t>could be compared</w:t>
      </w:r>
      <w:r w:rsidR="007D4FC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9416E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8A</w:t>
      </w:r>
      <w:r w:rsidR="00C9416E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C43CD" w:rsidRPr="002E7709">
        <w:rPr>
          <w:rFonts w:asciiTheme="minorHAnsi" w:hAnsiTheme="minorHAnsi" w:cstheme="minorHAnsi"/>
          <w:color w:val="0D0D0D" w:themeColor="text1" w:themeTint="F2"/>
        </w:rPr>
        <w:t xml:space="preserve">by spectroscopy absorbance </w:t>
      </w:r>
      <w:r w:rsidR="008063F9" w:rsidRPr="002E7709">
        <w:rPr>
          <w:rFonts w:asciiTheme="minorHAnsi" w:hAnsiTheme="minorHAnsi" w:cstheme="minorHAnsi"/>
          <w:color w:val="0D0D0D" w:themeColor="text1" w:themeTint="F2"/>
        </w:rPr>
        <w:t xml:space="preserve">measured </w:t>
      </w:r>
      <w:r w:rsidR="0032568A" w:rsidRPr="002E7709">
        <w:rPr>
          <w:rFonts w:asciiTheme="minorHAnsi" w:hAnsiTheme="minorHAnsi" w:cstheme="minorHAnsi"/>
          <w:color w:val="0D0D0D" w:themeColor="text1" w:themeTint="F2"/>
        </w:rPr>
        <w:t>at 280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2568A" w:rsidRPr="002E7709">
        <w:rPr>
          <w:rFonts w:asciiTheme="minorHAnsi" w:hAnsiTheme="minorHAnsi" w:cstheme="minorHAnsi"/>
          <w:color w:val="0D0D0D" w:themeColor="text1" w:themeTint="F2"/>
        </w:rPr>
        <w:t xml:space="preserve">nm </w:t>
      </w:r>
      <w:r w:rsidR="008C43CD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8B</w:t>
      </w:r>
      <w:r w:rsidR="008C43CD" w:rsidRPr="002E7709">
        <w:rPr>
          <w:rFonts w:asciiTheme="minorHAnsi" w:hAnsiTheme="minorHAnsi" w:cstheme="minorHAnsi"/>
          <w:color w:val="0D0D0D" w:themeColor="text1" w:themeTint="F2"/>
        </w:rPr>
        <w:t>).</w:t>
      </w:r>
      <w:r w:rsidR="0044571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E250E" w:rsidRPr="002E7709">
        <w:rPr>
          <w:rFonts w:asciiTheme="minorHAnsi" w:hAnsiTheme="minorHAnsi" w:cstheme="minorHAnsi"/>
          <w:color w:val="0D0D0D" w:themeColor="text1" w:themeTint="F2"/>
        </w:rPr>
        <w:t xml:space="preserve">The turbidity of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C72887" w:rsidRPr="002E7709">
        <w:rPr>
          <w:rFonts w:asciiTheme="minorHAnsi" w:hAnsiTheme="minorHAnsi" w:cstheme="minorHAnsi"/>
          <w:color w:val="0D0D0D" w:themeColor="text1" w:themeTint="F2"/>
        </w:rPr>
        <w:t xml:space="preserve">effluent from PA and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>LV</w:t>
      </w:r>
      <w:r w:rsidR="00C72887" w:rsidRPr="002E7709">
        <w:rPr>
          <w:rFonts w:asciiTheme="minorHAnsi" w:hAnsiTheme="minorHAnsi" w:cstheme="minorHAnsi"/>
          <w:color w:val="0D0D0D" w:themeColor="text1" w:themeTint="F2"/>
        </w:rPr>
        <w:t xml:space="preserve"> decreased over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72887" w:rsidRPr="002E7709">
        <w:rPr>
          <w:rFonts w:asciiTheme="minorHAnsi" w:hAnsiTheme="minorHAnsi" w:cstheme="minorHAnsi"/>
          <w:color w:val="0D0D0D" w:themeColor="text1" w:themeTint="F2"/>
        </w:rPr>
        <w:t xml:space="preserve">time </w:t>
      </w:r>
      <w:r w:rsidR="00C601A7" w:rsidRPr="002E7709">
        <w:rPr>
          <w:rFonts w:asciiTheme="minorHAnsi" w:hAnsiTheme="minorHAnsi" w:cstheme="minorHAnsi"/>
          <w:color w:val="0D0D0D" w:themeColor="text1" w:themeTint="F2"/>
        </w:rPr>
        <w:t xml:space="preserve">during perfusion 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>of each solution</w:t>
      </w:r>
      <w:r w:rsidR="008063F9" w:rsidRPr="002E7709">
        <w:rPr>
          <w:rFonts w:asciiTheme="minorHAnsi" w:hAnsiTheme="minorHAnsi" w:cstheme="minorHAnsi"/>
          <w:color w:val="0D0D0D" w:themeColor="text1" w:themeTint="F2"/>
        </w:rPr>
        <w:t xml:space="preserve">; however, </w:t>
      </w:r>
      <w:r w:rsidR="00561D36" w:rsidRPr="002E7709">
        <w:rPr>
          <w:rFonts w:asciiTheme="minorHAnsi" w:hAnsiTheme="minorHAnsi" w:cstheme="minorHAnsi"/>
          <w:color w:val="0D0D0D" w:themeColor="text1" w:themeTint="F2"/>
        </w:rPr>
        <w:t>turbidity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 xml:space="preserve"> from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 xml:space="preserve"> PA showed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 xml:space="preserve"> more abrupt color change </w:t>
      </w:r>
      <w:r w:rsidR="002B661D" w:rsidRPr="002E7709">
        <w:rPr>
          <w:rFonts w:asciiTheme="minorHAnsi" w:hAnsiTheme="minorHAnsi" w:cstheme="minorHAnsi"/>
          <w:color w:val="0D0D0D" w:themeColor="text1" w:themeTint="F2"/>
        </w:rPr>
        <w:t xml:space="preserve">as compared to 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>that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 xml:space="preserve"> observed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 xml:space="preserve"> from </w:t>
      </w:r>
      <w:r w:rsidR="00E13DA1" w:rsidRPr="002E7709">
        <w:rPr>
          <w:rFonts w:asciiTheme="minorHAnsi" w:hAnsiTheme="minorHAnsi" w:cstheme="minorHAnsi"/>
          <w:color w:val="0D0D0D" w:themeColor="text1" w:themeTint="F2"/>
        </w:rPr>
        <w:t>LV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 xml:space="preserve"> during the initial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perfusion </w:t>
      </w:r>
      <w:r w:rsidR="006564F1" w:rsidRPr="002E7709">
        <w:rPr>
          <w:rFonts w:asciiTheme="minorHAnsi" w:hAnsiTheme="minorHAnsi" w:cstheme="minorHAnsi"/>
          <w:color w:val="0D0D0D" w:themeColor="text1" w:themeTint="F2"/>
        </w:rPr>
        <w:t>period</w:t>
      </w:r>
      <w:r w:rsidR="007B6A45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After switching from 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hypertonic to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 hypotonic solution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 xml:space="preserve">, the 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>turbidity of PA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 xml:space="preserve"> outflow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 xml:space="preserve"> changed from 1.15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>0.03 to 1.40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 xml:space="preserve">0.07 (21.73% increase) and of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LV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 xml:space="preserve"> changed from 1.13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>0.05 to 1.24</w:t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57746A" w:rsidRPr="002E7709">
        <w:rPr>
          <w:rFonts w:asciiTheme="minorHAnsi" w:hAnsiTheme="minorHAnsi" w:cstheme="minorHAnsi"/>
          <w:color w:val="0D0D0D" w:themeColor="text1" w:themeTint="F2"/>
        </w:rPr>
        <w:t>0.07 (9.73% increase).</w:t>
      </w:r>
      <w:r w:rsidR="00EA5658" w:rsidRPr="002E7709">
        <w:rPr>
          <w:rFonts w:asciiTheme="minorHAnsi" w:hAnsiTheme="minorHAnsi" w:cstheme="minorHAnsi"/>
          <w:color w:val="0D0D0D" w:themeColor="text1" w:themeTint="F2"/>
        </w:rPr>
        <w:t xml:space="preserve"> During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the first</w:t>
      </w:r>
      <w:r w:rsidR="00EA5658" w:rsidRPr="002E7709">
        <w:rPr>
          <w:rFonts w:asciiTheme="minorHAnsi" w:hAnsiTheme="minorHAnsi" w:cstheme="minorHAnsi"/>
          <w:color w:val="0D0D0D" w:themeColor="text1" w:themeTint="F2"/>
        </w:rPr>
        <w:t xml:space="preserve"> hour of 1% SDS perfusion, 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>turbidity changed from 1.17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>0.04 to 2.77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>0.15 (136.75% increase) for PA and 1.11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>0.04 to 1.75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 xml:space="preserve">0.26 (56.65% increase) for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the LV effluent</w:t>
      </w:r>
      <w:r w:rsidR="00D06E96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5936E4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The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correlation between outflow tu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rbidity and cell debris washout was evaluated using the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bicinchoninic acid (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BCA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protein assay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when </w:t>
      </w:r>
      <w:r w:rsidR="008063F9" w:rsidRPr="002E7709">
        <w:rPr>
          <w:rFonts w:asciiTheme="minorHAnsi" w:hAnsiTheme="minorHAnsi" w:cstheme="minorHAnsi"/>
          <w:color w:val="0D0D0D" w:themeColor="text1" w:themeTint="F2"/>
        </w:rPr>
        <w:t xml:space="preserve">protein concentration was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quantified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in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outflow samples. The result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obtained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from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the decellularization of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6 human heart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 xml:space="preserve"> revealed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 a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linear correlation between protein concentration and effluent turbidity with R</w:t>
      </w:r>
      <w:r w:rsidR="008F1A38" w:rsidRPr="002E7709">
        <w:rPr>
          <w:rFonts w:asciiTheme="minorHAnsi" w:hAnsiTheme="minorHAnsi" w:cstheme="minorHAnsi"/>
          <w:color w:val="0D0D0D" w:themeColor="text1" w:themeTint="F2"/>
          <w:vertAlign w:val="superscript"/>
        </w:rPr>
        <w:t>2</w:t>
      </w:r>
      <w:r w:rsidR="003E242E">
        <w:rPr>
          <w:rFonts w:asciiTheme="minorHAnsi" w:hAnsiTheme="minorHAnsi" w:cstheme="minorHAnsi"/>
          <w:color w:val="0D0D0D" w:themeColor="text1" w:themeTint="F2"/>
          <w:vertAlign w:val="superscript"/>
        </w:rPr>
        <w:t xml:space="preserve">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=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0.95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8C</w:t>
      </w:r>
      <w:r w:rsidR="008F1A38" w:rsidRPr="002E7709">
        <w:rPr>
          <w:rFonts w:asciiTheme="minorHAnsi" w:hAnsiTheme="minorHAnsi" w:cstheme="minorHAnsi"/>
          <w:color w:val="0D0D0D" w:themeColor="text1" w:themeTint="F2"/>
        </w:rPr>
        <w:t>).</w:t>
      </w:r>
    </w:p>
    <w:p w14:paraId="134F456C" w14:textId="77777777" w:rsidR="003E242E" w:rsidRPr="002E7709" w:rsidRDefault="003E242E" w:rsidP="00522BCC">
      <w:pPr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6E3A8048" w14:textId="7E4634E4" w:rsidR="008F1A38" w:rsidRPr="002E7709" w:rsidRDefault="00080021" w:rsidP="006773C3">
      <w:pPr>
        <w:tabs>
          <w:tab w:val="left" w:pos="2925"/>
        </w:tabs>
        <w:contextualSpacing/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 xml:space="preserve">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After </w:t>
      </w:r>
      <w:r w:rsidR="002F7202" w:rsidRPr="002E7709">
        <w:rPr>
          <w:rFonts w:asciiTheme="minorHAnsi" w:hAnsiTheme="minorHAnsi" w:cstheme="minorHAnsi"/>
          <w:color w:val="0D0D0D" w:themeColor="text1" w:themeTint="F2"/>
        </w:rPr>
        <w:t xml:space="preserve">completion of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whole</w:t>
      </w:r>
      <w:r w:rsidR="00F45575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heart decellularization, the coronary angiogram confirmed the preservation of intact coronary vasculature</w:t>
      </w:r>
      <w:r w:rsidR="00601B7D" w:rsidRPr="002E7709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Pr="00080021">
        <w:rPr>
          <w:rFonts w:asciiTheme="minorHAnsi" w:hAnsiTheme="minorHAnsi" w:cstheme="minorHAnsi"/>
          <w:b/>
          <w:color w:val="0D0D0D" w:themeColor="text1" w:themeTint="F2"/>
        </w:rPr>
        <w:t>Figure 9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). Nonlinear optical imaging of </w:t>
      </w:r>
      <w:r w:rsidR="005027B7">
        <w:rPr>
          <w:rFonts w:asciiTheme="minorHAnsi" w:hAnsiTheme="minorHAnsi" w:cstheme="minorHAnsi"/>
          <w:color w:val="0D0D0D" w:themeColor="text1" w:themeTint="F2"/>
        </w:rPr>
        <w:t>myocardium layers</w:t>
      </w:r>
      <w:r w:rsidR="005027B7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from thick areas (</w:t>
      </w:r>
      <w:r w:rsidRPr="00080021">
        <w:rPr>
          <w:rFonts w:asciiTheme="minorHAnsi" w:hAnsiTheme="minorHAnsi" w:cstheme="minorHAnsi"/>
          <w:i/>
          <w:color w:val="0D0D0D" w:themeColor="text1" w:themeTint="F2"/>
        </w:rPr>
        <w:t xml:space="preserve">i.e.,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RV, LV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and septum) in decellularized human heart confirmed cell removal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E51B8" w:rsidRPr="002E7709">
        <w:rPr>
          <w:rFonts w:asciiTheme="minorHAnsi" w:hAnsiTheme="minorHAnsi" w:cstheme="minorHAnsi"/>
          <w:color w:val="0D0D0D" w:themeColor="text1" w:themeTint="F2"/>
        </w:rPr>
        <w:t>as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F7202" w:rsidRPr="002E7709">
        <w:rPr>
          <w:rFonts w:asciiTheme="minorHAnsi" w:hAnsiTheme="minorHAnsi" w:cstheme="minorHAnsi"/>
          <w:color w:val="0D0D0D" w:themeColor="text1" w:themeTint="F2"/>
        </w:rPr>
        <w:t xml:space="preserve">no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cell</w:t>
      </w:r>
      <w:r w:rsidR="002F720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presence</w:t>
      </w:r>
      <w:r w:rsidR="006E51B8" w:rsidRPr="002E7709">
        <w:rPr>
          <w:rFonts w:asciiTheme="minorHAnsi" w:hAnsiTheme="minorHAnsi" w:cstheme="minorHAnsi"/>
          <w:color w:val="0D0D0D" w:themeColor="text1" w:themeTint="F2"/>
        </w:rPr>
        <w:t xml:space="preserve"> was </w:t>
      </w:r>
      <w:r w:rsidR="002F7202" w:rsidRPr="002E7709">
        <w:rPr>
          <w:rFonts w:asciiTheme="minorHAnsi" w:hAnsiTheme="minorHAnsi" w:cstheme="minorHAnsi"/>
          <w:color w:val="0D0D0D" w:themeColor="text1" w:themeTint="F2"/>
        </w:rPr>
        <w:t>observed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 in </w:t>
      </w:r>
      <w:r w:rsidR="004B2F88" w:rsidRPr="002E7709">
        <w:rPr>
          <w:rFonts w:asciiTheme="minorHAnsi" w:hAnsiTheme="minorHAnsi" w:cstheme="minorHAnsi"/>
          <w:color w:val="0D0D0D" w:themeColor="text1" w:themeTint="F2"/>
        </w:rPr>
        <w:t xml:space="preserve">TPF 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>channel</w:t>
      </w:r>
      <w:r w:rsidR="00E64B2F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601B7D" w:rsidRPr="002E7709">
        <w:rPr>
          <w:rFonts w:asciiTheme="minorHAnsi" w:hAnsiTheme="minorHAnsi" w:cstheme="minorHAnsi"/>
          <w:color w:val="0D0D0D" w:themeColor="text1" w:themeTint="F2"/>
        </w:rPr>
        <w:t xml:space="preserve"> (</w:t>
      </w:r>
      <w:r w:rsidRPr="00080021">
        <w:rPr>
          <w:rFonts w:asciiTheme="minorHAnsi" w:hAnsiTheme="minorHAnsi" w:cstheme="minorHAnsi"/>
          <w:b/>
          <w:color w:val="0D0D0D" w:themeColor="text1" w:themeTint="F2"/>
        </w:rPr>
        <w:t>Figure 10</w:t>
      </w:r>
      <w:r w:rsidR="00F62BE0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896CAB">
        <w:rPr>
          <w:rFonts w:asciiTheme="minorHAnsi" w:hAnsiTheme="minorHAnsi" w:cstheme="minorHAnsi"/>
          <w:color w:val="0D0D0D" w:themeColor="text1" w:themeTint="F2"/>
        </w:rPr>
        <w:t>Cells (</w:t>
      </w:r>
      <w:r w:rsidRPr="00080021">
        <w:rPr>
          <w:rFonts w:asciiTheme="minorHAnsi" w:hAnsiTheme="minorHAnsi" w:cstheme="minorHAnsi"/>
          <w:i/>
          <w:color w:val="0D0D0D" w:themeColor="text1" w:themeTint="F2"/>
        </w:rPr>
        <w:t xml:space="preserve">i.e., </w:t>
      </w:r>
      <w:r w:rsidR="00896CAB">
        <w:rPr>
          <w:rFonts w:asciiTheme="minorHAnsi" w:hAnsiTheme="minorHAnsi" w:cstheme="minorHAnsi"/>
          <w:color w:val="0D0D0D" w:themeColor="text1" w:themeTint="F2"/>
        </w:rPr>
        <w:t>cardiomyocytes</w:t>
      </w:r>
      <w:r w:rsidR="00AF4675">
        <w:rPr>
          <w:rFonts w:asciiTheme="minorHAnsi" w:hAnsiTheme="minorHAnsi" w:cstheme="minorHAnsi"/>
          <w:color w:val="0D0D0D" w:themeColor="text1" w:themeTint="F2"/>
        </w:rPr>
        <w:t xml:space="preserve"> or cardiac fibroblasts</w:t>
      </w:r>
      <w:r w:rsidR="00896CAB">
        <w:rPr>
          <w:rFonts w:asciiTheme="minorHAnsi" w:hAnsiTheme="minorHAnsi" w:cstheme="minorHAnsi"/>
          <w:color w:val="0D0D0D" w:themeColor="text1" w:themeTint="F2"/>
        </w:rPr>
        <w:t xml:space="preserve">) with their </w:t>
      </w:r>
      <w:r w:rsidR="00DD0028">
        <w:rPr>
          <w:rFonts w:asciiTheme="minorHAnsi" w:hAnsiTheme="minorHAnsi" w:cstheme="minorHAnsi"/>
          <w:color w:val="0D0D0D" w:themeColor="text1" w:themeTint="F2"/>
        </w:rPr>
        <w:t>auto</w:t>
      </w:r>
      <w:r w:rsidR="00896CAB">
        <w:rPr>
          <w:rFonts w:asciiTheme="minorHAnsi" w:hAnsiTheme="minorHAnsi" w:cstheme="minorHAnsi"/>
          <w:color w:val="0D0D0D" w:themeColor="text1" w:themeTint="F2"/>
        </w:rPr>
        <w:t xml:space="preserve">fluorescence can be easily identified in TPF channel by their oval and elongated shape morphologies. </w:t>
      </w:r>
      <w:r w:rsidR="00D86F04" w:rsidRPr="002E7709">
        <w:rPr>
          <w:rFonts w:asciiTheme="minorHAnsi" w:hAnsiTheme="minorHAnsi" w:cstheme="minorHAnsi"/>
          <w:color w:val="0D0D0D" w:themeColor="text1" w:themeTint="F2"/>
        </w:rPr>
        <w:t xml:space="preserve">To ensure 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 xml:space="preserve">effectiveness of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 xml:space="preserve">decellularization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process 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>and cellular debris removal, the decellularized human hearts were further grossed into 19 regions (</w:t>
      </w:r>
      <w:r w:rsidRPr="00080021">
        <w:rPr>
          <w:rFonts w:asciiTheme="minorHAnsi" w:hAnsiTheme="minorHAnsi" w:cstheme="minorHAnsi"/>
          <w:b/>
          <w:color w:val="0D0D0D" w:themeColor="text1" w:themeTint="F2"/>
        </w:rPr>
        <w:t>Figure 6C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 xml:space="preserve">) to </w:t>
      </w:r>
      <w:r w:rsidR="008063F9" w:rsidRPr="002E7709">
        <w:rPr>
          <w:rFonts w:asciiTheme="minorHAnsi" w:hAnsiTheme="minorHAnsi" w:cstheme="minorHAnsi"/>
          <w:color w:val="0D0D0D" w:themeColor="text1" w:themeTint="F2"/>
        </w:rPr>
        <w:t xml:space="preserve">quantify </w:t>
      </w:r>
      <w:r w:rsidR="00234D6C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>levels of DNA, sulfat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>ed GAGs</w:t>
      </w:r>
      <w:r w:rsidR="00E64B2F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5D7C96" w:rsidRPr="002E7709">
        <w:rPr>
          <w:rFonts w:asciiTheme="minorHAnsi" w:hAnsiTheme="minorHAnsi" w:cstheme="minorHAnsi"/>
          <w:color w:val="0D0D0D" w:themeColor="text1" w:themeTint="F2"/>
        </w:rPr>
        <w:t xml:space="preserve"> and SDS remaining in</w:t>
      </w:r>
      <w:r w:rsidR="009C67D4" w:rsidRPr="002E7709">
        <w:rPr>
          <w:rFonts w:asciiTheme="minorHAnsi" w:hAnsiTheme="minorHAnsi" w:cstheme="minorHAnsi"/>
          <w:color w:val="0D0D0D" w:themeColor="text1" w:themeTint="F2"/>
        </w:rPr>
        <w:t xml:space="preserve"> those regions. </w:t>
      </w:r>
      <w:r w:rsidR="00E8363E" w:rsidRPr="002E7709">
        <w:rPr>
          <w:rFonts w:asciiTheme="minorHAnsi" w:hAnsiTheme="minorHAnsi" w:cstheme="minorHAnsi"/>
          <w:color w:val="0D0D0D" w:themeColor="text1" w:themeTint="F2"/>
        </w:rPr>
        <w:t xml:space="preserve">DNA </w:t>
      </w:r>
      <w:r w:rsidR="00BE4FC4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45515D" w:rsidRPr="002E7709">
        <w:rPr>
          <w:rFonts w:asciiTheme="minorHAnsi" w:hAnsiTheme="minorHAnsi" w:cstheme="minorHAnsi"/>
          <w:color w:val="0D0D0D" w:themeColor="text1" w:themeTint="F2"/>
        </w:rPr>
        <w:t xml:space="preserve"> all regions was less than 10% of cadaveric heart. DNA in </w:t>
      </w:r>
      <w:r w:rsidR="00F80BA3" w:rsidRPr="002E7709">
        <w:rPr>
          <w:rFonts w:asciiTheme="minorHAnsi" w:hAnsiTheme="minorHAnsi" w:cstheme="minorHAnsi"/>
          <w:color w:val="0D0D0D" w:themeColor="text1" w:themeTint="F2"/>
        </w:rPr>
        <w:t xml:space="preserve">right atrium </w:t>
      </w:r>
      <w:r w:rsidR="00290114" w:rsidRPr="002E7709">
        <w:rPr>
          <w:rFonts w:asciiTheme="minorHAnsi" w:hAnsiTheme="minorHAnsi" w:cstheme="minorHAnsi"/>
          <w:color w:val="0D0D0D" w:themeColor="text1" w:themeTint="F2"/>
        </w:rPr>
        <w:t xml:space="preserve">(8.39%-10.38% relative to cadaveric) </w:t>
      </w:r>
      <w:r w:rsidR="00F80BA3" w:rsidRPr="002E7709">
        <w:rPr>
          <w:rFonts w:asciiTheme="minorHAnsi" w:hAnsiTheme="minorHAnsi" w:cstheme="minorHAnsi"/>
          <w:color w:val="0D0D0D" w:themeColor="text1" w:themeTint="F2"/>
        </w:rPr>
        <w:t>and left atrium</w:t>
      </w:r>
      <w:r w:rsidR="00E8363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90114" w:rsidRPr="002E7709">
        <w:rPr>
          <w:rFonts w:asciiTheme="minorHAnsi" w:hAnsiTheme="minorHAnsi" w:cstheme="minorHAnsi"/>
          <w:color w:val="0D0D0D" w:themeColor="text1" w:themeTint="F2"/>
        </w:rPr>
        <w:t xml:space="preserve">(5.11%-7.60%) </w:t>
      </w:r>
      <w:r w:rsidR="00BE4FC4" w:rsidRPr="002E7709">
        <w:rPr>
          <w:rFonts w:asciiTheme="minorHAnsi" w:hAnsiTheme="minorHAnsi" w:cstheme="minorHAnsi"/>
          <w:color w:val="0D0D0D" w:themeColor="text1" w:themeTint="F2"/>
        </w:rPr>
        <w:t>was highest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85581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Pr="00080021">
        <w:rPr>
          <w:rFonts w:asciiTheme="minorHAnsi" w:hAnsiTheme="minorHAnsi" w:cstheme="minorHAnsi"/>
          <w:b/>
          <w:color w:val="0D0D0D" w:themeColor="text1" w:themeTint="F2"/>
        </w:rPr>
        <w:t>Figure 11A</w:t>
      </w:r>
      <w:r w:rsidR="00F85581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</w:p>
    <w:p w14:paraId="386D76D4" w14:textId="77777777" w:rsidR="00B864CE" w:rsidRPr="002E7709" w:rsidRDefault="00B864CE" w:rsidP="00925823">
      <w:pPr>
        <w:jc w:val="both"/>
        <w:rPr>
          <w:rFonts w:asciiTheme="minorHAnsi" w:hAnsiTheme="minorHAnsi" w:cstheme="minorHAnsi"/>
          <w:color w:val="808080"/>
        </w:rPr>
      </w:pPr>
    </w:p>
    <w:p w14:paraId="5A746A6C" w14:textId="18B4D629" w:rsidR="00B864CE" w:rsidRPr="002E7709" w:rsidRDefault="003E242E" w:rsidP="00925823">
      <w:pPr>
        <w:jc w:val="both"/>
        <w:rPr>
          <w:rFonts w:asciiTheme="minorHAnsi" w:hAnsiTheme="minorHAnsi" w:cstheme="minorHAnsi"/>
          <w:b/>
        </w:rPr>
      </w:pPr>
      <w:r w:rsidRPr="00080021">
        <w:rPr>
          <w:rFonts w:asciiTheme="minorHAnsi" w:hAnsiTheme="minorHAnsi" w:cstheme="minorHAnsi"/>
          <w:b/>
        </w:rPr>
        <w:t>FIGURE</w:t>
      </w:r>
      <w:r w:rsidRPr="002E7709">
        <w:rPr>
          <w:rFonts w:asciiTheme="minorHAnsi" w:hAnsiTheme="minorHAnsi" w:cstheme="minorHAnsi"/>
          <w:b/>
        </w:rPr>
        <w:t xml:space="preserve"> LEGENDS</w:t>
      </w:r>
      <w:r>
        <w:rPr>
          <w:rFonts w:asciiTheme="minorHAnsi" w:hAnsiTheme="minorHAnsi" w:cstheme="minorHAnsi"/>
          <w:b/>
        </w:rPr>
        <w:t>:</w:t>
      </w:r>
    </w:p>
    <w:p w14:paraId="3F238F0C" w14:textId="77777777" w:rsidR="00B9332F" w:rsidRPr="002E7709" w:rsidRDefault="00B9332F" w:rsidP="00925823">
      <w:pPr>
        <w:jc w:val="both"/>
        <w:rPr>
          <w:rFonts w:asciiTheme="minorHAnsi" w:hAnsiTheme="minorHAnsi" w:cstheme="minorHAnsi"/>
          <w:b/>
        </w:rPr>
      </w:pPr>
    </w:p>
    <w:p w14:paraId="523382B8" w14:textId="5406D194" w:rsidR="00541980" w:rsidRPr="002E7709" w:rsidRDefault="00080021" w:rsidP="001A4992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</w:rPr>
        <w:t>Figure 1</w:t>
      </w:r>
      <w:r w:rsidR="006F7D54" w:rsidRPr="002E7709">
        <w:rPr>
          <w:rFonts w:asciiTheme="minorHAnsi" w:hAnsiTheme="minorHAnsi" w:cstheme="minorHAnsi"/>
          <w:b/>
        </w:rPr>
        <w:t xml:space="preserve">: </w:t>
      </w:r>
      <w:r w:rsidR="008E5402" w:rsidRPr="002E7709">
        <w:rPr>
          <w:rFonts w:asciiTheme="minorHAnsi" w:hAnsiTheme="minorHAnsi" w:cstheme="minorHAnsi"/>
          <w:b/>
          <w:color w:val="0D0D0D" w:themeColor="text1" w:themeTint="F2"/>
        </w:rPr>
        <w:t xml:space="preserve">Cadaveric human heart from </w:t>
      </w:r>
      <w:r w:rsidR="00F80BA3" w:rsidRPr="002E7709">
        <w:rPr>
          <w:rFonts w:asciiTheme="minorHAnsi" w:hAnsiTheme="minorHAnsi" w:cstheme="minorHAnsi"/>
          <w:b/>
          <w:color w:val="0D0D0D" w:themeColor="text1" w:themeTint="F2"/>
        </w:rPr>
        <w:t xml:space="preserve">an </w:t>
      </w:r>
      <w:r w:rsidR="008E5402" w:rsidRPr="002E7709">
        <w:rPr>
          <w:rFonts w:asciiTheme="minorHAnsi" w:hAnsiTheme="minorHAnsi" w:cstheme="minorHAnsi"/>
          <w:b/>
          <w:color w:val="0D0D0D" w:themeColor="text1" w:themeTint="F2"/>
        </w:rPr>
        <w:t>organ procurement</w:t>
      </w:r>
      <w:r w:rsidR="00F80BA3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agency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8E540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>A</w:t>
      </w:r>
      <w:r w:rsidR="00514253" w:rsidRPr="002E7709">
        <w:rPr>
          <w:rFonts w:asciiTheme="minorHAnsi" w:hAnsiTheme="minorHAnsi" w:cstheme="minorHAnsi"/>
          <w:color w:val="0D0D0D" w:themeColor="text1" w:themeTint="F2"/>
        </w:rPr>
        <w:t>nterior and posterior views of cadaveric human heart.</w:t>
      </w:r>
      <w:r w:rsidR="008E540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>I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 xml:space="preserve">nferior vena cava and 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>portion of rig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>ht atrium are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missing, as 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>observed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 xml:space="preserve"> in dashed region.</w:t>
      </w:r>
    </w:p>
    <w:p w14:paraId="1D2AB200" w14:textId="77777777" w:rsidR="0019681F" w:rsidRPr="002E7709" w:rsidRDefault="0019681F" w:rsidP="00737651">
      <w:pPr>
        <w:jc w:val="both"/>
        <w:outlineLvl w:val="0"/>
        <w:rPr>
          <w:rFonts w:asciiTheme="minorHAnsi" w:hAnsiTheme="minorHAnsi" w:cstheme="minorHAnsi"/>
          <w:b/>
        </w:rPr>
      </w:pPr>
    </w:p>
    <w:p w14:paraId="09FB65B9" w14:textId="322D406D" w:rsidR="00737651" w:rsidRPr="002E7709" w:rsidRDefault="00080021" w:rsidP="00737651">
      <w:pPr>
        <w:jc w:val="both"/>
        <w:outlineLvl w:val="0"/>
        <w:rPr>
          <w:rFonts w:asciiTheme="minorHAnsi" w:hAnsiTheme="minorHAnsi" w:cstheme="minorHAnsi"/>
          <w:color w:val="808080"/>
        </w:rPr>
      </w:pPr>
      <w:r w:rsidRPr="00080021">
        <w:rPr>
          <w:rFonts w:asciiTheme="minorHAnsi" w:hAnsiTheme="minorHAnsi" w:cstheme="minorHAnsi"/>
          <w:b/>
        </w:rPr>
        <w:t>Figure 2</w:t>
      </w:r>
      <w:r w:rsidR="00737651" w:rsidRPr="002E7709">
        <w:rPr>
          <w:rFonts w:asciiTheme="minorHAnsi" w:hAnsiTheme="minorHAnsi" w:cstheme="minorHAnsi"/>
          <w:b/>
        </w:rPr>
        <w:t xml:space="preserve">: </w:t>
      </w:r>
      <w:r w:rsidR="0054074E" w:rsidRPr="002E7709">
        <w:rPr>
          <w:rFonts w:asciiTheme="minorHAnsi" w:hAnsiTheme="minorHAnsi" w:cstheme="minorHAnsi"/>
          <w:b/>
          <w:color w:val="0D0D0D" w:themeColor="text1" w:themeTint="F2"/>
        </w:rPr>
        <w:t>Inspection</w:t>
      </w:r>
      <w:r w:rsidR="00EB4BAF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</w:t>
      </w:r>
      <w:r w:rsidR="00245C8D" w:rsidRPr="002E7709">
        <w:rPr>
          <w:rFonts w:asciiTheme="minorHAnsi" w:hAnsiTheme="minorHAnsi" w:cstheme="minorHAnsi"/>
          <w:b/>
          <w:color w:val="0D0D0D" w:themeColor="text1" w:themeTint="F2"/>
        </w:rPr>
        <w:t>for septal and/or valve anatomical anomalies</w:t>
      </w:r>
      <w:r w:rsidR="00245C8D" w:rsidRPr="003E242E">
        <w:rPr>
          <w:rFonts w:asciiTheme="minorHAnsi" w:hAnsiTheme="minorHAnsi" w:cstheme="minorHAnsi"/>
          <w:b/>
          <w:color w:val="0D0D0D" w:themeColor="text1" w:themeTint="F2"/>
        </w:rPr>
        <w:t xml:space="preserve">. </w:t>
      </w:r>
      <w:r w:rsidR="00667F31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667F3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A3036" w:rsidRPr="002E7709">
        <w:rPr>
          <w:rFonts w:asciiTheme="minorHAnsi" w:hAnsiTheme="minorHAnsi" w:cstheme="minorHAnsi"/>
          <w:color w:val="0D0D0D" w:themeColor="text1" w:themeTint="F2"/>
        </w:rPr>
        <w:t>Inspect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67F31" w:rsidRPr="002E7709">
        <w:rPr>
          <w:rFonts w:asciiTheme="minorHAnsi" w:hAnsiTheme="minorHAnsi" w:cstheme="minorHAnsi"/>
          <w:color w:val="0D0D0D" w:themeColor="text1" w:themeTint="F2"/>
        </w:rPr>
        <w:t xml:space="preserve">if </w:t>
      </w:r>
      <w:r w:rsidR="0019681F" w:rsidRPr="002E7709">
        <w:rPr>
          <w:rFonts w:asciiTheme="minorHAnsi" w:hAnsiTheme="minorHAnsi" w:cstheme="minorHAnsi"/>
          <w:color w:val="0D0D0D" w:themeColor="text1" w:themeTint="F2"/>
        </w:rPr>
        <w:t xml:space="preserve">patent foramen </w:t>
      </w:r>
      <w:proofErr w:type="spellStart"/>
      <w:r w:rsidR="0019681F" w:rsidRPr="002E7709">
        <w:rPr>
          <w:rFonts w:asciiTheme="minorHAnsi" w:hAnsiTheme="minorHAnsi" w:cstheme="minorHAnsi"/>
          <w:color w:val="0D0D0D" w:themeColor="text1" w:themeTint="F2"/>
        </w:rPr>
        <w:t>ovale</w:t>
      </w:r>
      <w:proofErr w:type="spellEnd"/>
      <w:r w:rsidR="0019681F" w:rsidRPr="002E7709">
        <w:rPr>
          <w:rFonts w:asciiTheme="minorHAnsi" w:hAnsiTheme="minorHAnsi" w:cstheme="minorHAnsi"/>
          <w:color w:val="0D0D0D" w:themeColor="text1" w:themeTint="F2"/>
        </w:rPr>
        <w:t xml:space="preserve"> (PFO) </w:t>
      </w:r>
      <w:r w:rsidR="007E261E" w:rsidRPr="002E7709">
        <w:rPr>
          <w:rFonts w:asciiTheme="minorHAnsi" w:hAnsiTheme="minorHAnsi" w:cstheme="minorHAnsi"/>
          <w:color w:val="0D0D0D" w:themeColor="text1" w:themeTint="F2"/>
        </w:rPr>
        <w:t>is present (communication</w:t>
      </w:r>
      <w:r w:rsidR="0019681F" w:rsidRPr="002E7709">
        <w:rPr>
          <w:rFonts w:asciiTheme="minorHAnsi" w:hAnsiTheme="minorHAnsi" w:cstheme="minorHAnsi"/>
          <w:color w:val="0D0D0D" w:themeColor="text1" w:themeTint="F2"/>
        </w:rPr>
        <w:t xml:space="preserve"> between right and left atrium</w:t>
      </w:r>
      <w:r w:rsidR="007E261E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737651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45C8D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 xml:space="preserve"> A 5-0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>polypropylene</w:t>
      </w:r>
      <w:r w:rsidR="00245C8D" w:rsidRPr="002E7709">
        <w:rPr>
          <w:rFonts w:asciiTheme="minorHAnsi" w:hAnsiTheme="minorHAnsi" w:cstheme="minorHAnsi"/>
          <w:color w:val="0D0D0D" w:themeColor="text1" w:themeTint="F2"/>
        </w:rPr>
        <w:t xml:space="preserve"> suture is applied in a continuous fashion to close PFO. </w:t>
      </w:r>
      <w:r w:rsidR="00E861B2" w:rsidRPr="003E242E">
        <w:rPr>
          <w:rFonts w:asciiTheme="minorHAnsi" w:hAnsiTheme="minorHAnsi" w:cstheme="minorHAnsi"/>
          <w:b/>
          <w:color w:val="0D0D0D" w:themeColor="text1" w:themeTint="F2"/>
        </w:rPr>
        <w:t>(C)</w:t>
      </w:r>
      <w:r w:rsidR="00E861B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>R</w:t>
      </w:r>
      <w:r w:rsidR="00AA0D30" w:rsidRPr="002E7709">
        <w:rPr>
          <w:rFonts w:asciiTheme="minorHAnsi" w:hAnsiTheme="minorHAnsi" w:cstheme="minorHAnsi"/>
          <w:color w:val="0D0D0D" w:themeColor="text1" w:themeTint="F2"/>
        </w:rPr>
        <w:t>ight atrium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 is closed with a running suture of 5-0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>polypropylene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E861B2" w:rsidRPr="003E242E">
        <w:rPr>
          <w:rFonts w:asciiTheme="minorHAnsi" w:hAnsiTheme="minorHAnsi" w:cstheme="minorHAnsi"/>
          <w:b/>
          <w:color w:val="0D0D0D" w:themeColor="text1" w:themeTint="F2"/>
        </w:rPr>
        <w:t>(D</w:t>
      </w:r>
      <w:r w:rsidR="0019681F" w:rsidRPr="003E242E">
        <w:rPr>
          <w:rFonts w:asciiTheme="minorHAnsi" w:hAnsiTheme="minorHAnsi" w:cstheme="minorHAnsi"/>
          <w:b/>
          <w:color w:val="0D0D0D" w:themeColor="text1" w:themeTint="F2"/>
        </w:rPr>
        <w:t xml:space="preserve">) 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DC7931" w:rsidRPr="002E7709">
        <w:rPr>
          <w:rFonts w:asciiTheme="minorHAnsi" w:hAnsiTheme="minorHAnsi" w:cstheme="minorHAnsi"/>
          <w:color w:val="0D0D0D" w:themeColor="text1" w:themeTint="F2"/>
        </w:rPr>
        <w:t xml:space="preserve">main </w:t>
      </w:r>
      <w:r w:rsidR="0019681F" w:rsidRPr="002E7709">
        <w:rPr>
          <w:rFonts w:asciiTheme="minorHAnsi" w:hAnsiTheme="minorHAnsi" w:cstheme="minorHAnsi"/>
          <w:color w:val="0D0D0D" w:themeColor="text1" w:themeTint="F2"/>
        </w:rPr>
        <w:t xml:space="preserve">pulmonary </w:t>
      </w:r>
      <w:r w:rsidR="00DC7931" w:rsidRPr="002E7709">
        <w:rPr>
          <w:rFonts w:asciiTheme="minorHAnsi" w:hAnsiTheme="minorHAnsi" w:cstheme="minorHAnsi"/>
          <w:color w:val="0D0D0D" w:themeColor="text1" w:themeTint="F2"/>
        </w:rPr>
        <w:t xml:space="preserve">artery 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is dissected away from the ascending aorta by blunt dissection. </w:t>
      </w:r>
      <w:r w:rsidR="00BB4E2A" w:rsidRPr="002E7709">
        <w:rPr>
          <w:rFonts w:asciiTheme="minorHAnsi" w:hAnsiTheme="minorHAnsi" w:cstheme="minorHAnsi"/>
          <w:color w:val="0D0D0D" w:themeColor="text1" w:themeTint="F2"/>
        </w:rPr>
        <w:t xml:space="preserve">FO: foramen </w:t>
      </w:r>
      <w:proofErr w:type="spellStart"/>
      <w:r w:rsidR="00BB4E2A" w:rsidRPr="002E7709">
        <w:rPr>
          <w:rFonts w:asciiTheme="minorHAnsi" w:hAnsiTheme="minorHAnsi" w:cstheme="minorHAnsi"/>
          <w:color w:val="0D0D0D" w:themeColor="text1" w:themeTint="F2"/>
        </w:rPr>
        <w:t>ovale</w:t>
      </w:r>
      <w:proofErr w:type="spellEnd"/>
      <w:r w:rsidR="00BB4E2A" w:rsidRPr="002E7709">
        <w:rPr>
          <w:rFonts w:asciiTheme="minorHAnsi" w:hAnsiTheme="minorHAnsi" w:cstheme="minorHAnsi"/>
          <w:color w:val="0D0D0D" w:themeColor="text1" w:themeTint="F2"/>
        </w:rPr>
        <w:t xml:space="preserve">;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 xml:space="preserve">PA: pulmonary artery; </w:t>
      </w:r>
      <w:proofErr w:type="spellStart"/>
      <w:r w:rsidR="008F7DFD"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8F7DFD" w:rsidRPr="002E7709">
        <w:rPr>
          <w:rFonts w:asciiTheme="minorHAnsi" w:hAnsiTheme="minorHAnsi" w:cstheme="minorHAnsi"/>
          <w:color w:val="0D0D0D" w:themeColor="text1" w:themeTint="F2"/>
        </w:rPr>
        <w:t>: aorta.</w:t>
      </w:r>
    </w:p>
    <w:p w14:paraId="0C7A14C5" w14:textId="77777777" w:rsidR="004112E7" w:rsidRPr="002E7709" w:rsidRDefault="004112E7" w:rsidP="004112E7">
      <w:pPr>
        <w:jc w:val="both"/>
        <w:outlineLvl w:val="0"/>
        <w:rPr>
          <w:rFonts w:asciiTheme="minorHAnsi" w:hAnsiTheme="minorHAnsi" w:cstheme="minorHAnsi"/>
          <w:b/>
        </w:rPr>
      </w:pPr>
    </w:p>
    <w:p w14:paraId="427B83A3" w14:textId="547DFC9D" w:rsidR="004112E7" w:rsidRPr="002E7709" w:rsidRDefault="00080021" w:rsidP="004112E7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</w:rPr>
        <w:lastRenderedPageBreak/>
        <w:t>Figure 3</w:t>
      </w:r>
      <w:r w:rsidR="004112E7" w:rsidRPr="002E7709">
        <w:rPr>
          <w:rFonts w:asciiTheme="minorHAnsi" w:hAnsiTheme="minorHAnsi" w:cstheme="minorHAnsi"/>
          <w:b/>
        </w:rPr>
        <w:t xml:space="preserve">: </w:t>
      </w:r>
      <w:r w:rsidR="004112E7" w:rsidRPr="002E7709">
        <w:rPr>
          <w:rFonts w:asciiTheme="minorHAnsi" w:hAnsiTheme="minorHAnsi" w:cstheme="minorHAnsi"/>
          <w:b/>
          <w:color w:val="0D0D0D" w:themeColor="text1" w:themeTint="F2"/>
        </w:rPr>
        <w:t>Components of</w:t>
      </w:r>
      <w:r w:rsidR="006D3163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the </w:t>
      </w:r>
      <w:r w:rsidR="004112E7" w:rsidRPr="002E7709">
        <w:rPr>
          <w:rFonts w:asciiTheme="minorHAnsi" w:hAnsiTheme="minorHAnsi" w:cstheme="minorHAnsi"/>
          <w:b/>
          <w:color w:val="0D0D0D" w:themeColor="text1" w:themeTint="F2"/>
        </w:rPr>
        <w:t xml:space="preserve">infusion </w:t>
      </w:r>
      <w:r w:rsidR="00F9762E" w:rsidRPr="002E7709">
        <w:rPr>
          <w:rFonts w:asciiTheme="minorHAnsi" w:hAnsiTheme="minorHAnsi" w:cstheme="minorHAnsi"/>
          <w:b/>
          <w:color w:val="0D0D0D" w:themeColor="text1" w:themeTint="F2"/>
        </w:rPr>
        <w:t>bioreactor</w:t>
      </w:r>
      <w:r w:rsidR="004112E7" w:rsidRPr="002E7709">
        <w:rPr>
          <w:rFonts w:asciiTheme="minorHAnsi" w:hAnsiTheme="minorHAnsi" w:cstheme="minorHAnsi"/>
          <w:b/>
          <w:color w:val="0D0D0D" w:themeColor="text1" w:themeTint="F2"/>
        </w:rPr>
        <w:t>.</w:t>
      </w:r>
      <w:r w:rsidR="004112E7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>The d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ecellularization system is composed 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 xml:space="preserve">of </w:t>
      </w:r>
      <w:r w:rsidR="00F9762E" w:rsidRPr="003E242E">
        <w:rPr>
          <w:rFonts w:asciiTheme="minorHAnsi" w:hAnsiTheme="minorHAnsi" w:cstheme="minorHAnsi"/>
          <w:b/>
          <w:color w:val="0D0D0D" w:themeColor="text1" w:themeTint="F2"/>
        </w:rPr>
        <w:t>(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A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r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>ubber cap with 4 ports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;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o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utflow line to be connected to the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>pulmonary artery (PA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;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 xml:space="preserve">(C, </w:t>
      </w:r>
      <w:r w:rsidR="00F9762E" w:rsidRPr="003E242E">
        <w:rPr>
          <w:rFonts w:asciiTheme="minorHAnsi" w:hAnsiTheme="minorHAnsi" w:cstheme="minorHAnsi"/>
          <w:b/>
          <w:color w:val="0D0D0D" w:themeColor="text1" w:themeTint="F2"/>
        </w:rPr>
        <w:t>F)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c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>onnectors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 with </w:t>
      </w:r>
      <w:proofErr w:type="spellStart"/>
      <w:r w:rsidR="006D3163" w:rsidRPr="002E7709">
        <w:rPr>
          <w:rFonts w:asciiTheme="minorHAnsi" w:hAnsiTheme="minorHAnsi" w:cstheme="minorHAnsi"/>
          <w:color w:val="0D0D0D" w:themeColor="text1" w:themeTint="F2"/>
        </w:rPr>
        <w:t>luer</w:t>
      </w:r>
      <w:proofErr w:type="spellEnd"/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 lock for PA and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>aorta (</w:t>
      </w:r>
      <w:proofErr w:type="spellStart"/>
      <w:r w:rsidR="006D3163"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8F7DFD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(D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i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 xml:space="preserve">nsertion line for the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>left ventricle (LV)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(E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i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>nfusion line to be connected to the aorta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(G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242E">
        <w:rPr>
          <w:rFonts w:asciiTheme="minorHAnsi" w:hAnsiTheme="minorHAnsi" w:cstheme="minorHAnsi"/>
          <w:color w:val="0D0D0D" w:themeColor="text1" w:themeTint="F2"/>
        </w:rPr>
        <w:t>p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>olyester pouch</w:t>
      </w:r>
      <w:r w:rsidR="003E242E">
        <w:rPr>
          <w:rFonts w:asciiTheme="minorHAnsi" w:hAnsiTheme="minorHAnsi" w:cstheme="minorHAnsi"/>
          <w:color w:val="0D0D0D" w:themeColor="text1" w:themeTint="F2"/>
        </w:rPr>
        <w:t>,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6D3163" w:rsidRPr="003E242E">
        <w:rPr>
          <w:rFonts w:asciiTheme="minorHAnsi" w:hAnsiTheme="minorHAnsi" w:cstheme="minorHAnsi"/>
          <w:b/>
          <w:color w:val="0D0D0D" w:themeColor="text1" w:themeTint="F2"/>
        </w:rPr>
        <w:t>(H)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D3163" w:rsidRPr="002E7709">
        <w:rPr>
          <w:rFonts w:asciiTheme="minorHAnsi" w:hAnsiTheme="minorHAnsi" w:cstheme="minorHAnsi"/>
          <w:color w:val="0D0D0D" w:themeColor="text1" w:themeTint="F2"/>
        </w:rPr>
        <w:t>Perfusion container.</w:t>
      </w:r>
    </w:p>
    <w:p w14:paraId="1775D54A" w14:textId="77777777" w:rsidR="0042625A" w:rsidRPr="002E7709" w:rsidRDefault="0042625A" w:rsidP="0042625A">
      <w:pPr>
        <w:jc w:val="both"/>
        <w:outlineLvl w:val="0"/>
        <w:rPr>
          <w:rFonts w:asciiTheme="minorHAnsi" w:hAnsiTheme="minorHAnsi" w:cstheme="minorHAnsi"/>
          <w:b/>
        </w:rPr>
      </w:pPr>
    </w:p>
    <w:p w14:paraId="1E843FE4" w14:textId="42822CDB" w:rsidR="0042625A" w:rsidRPr="002E7709" w:rsidRDefault="00080021" w:rsidP="0042625A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</w:rPr>
        <w:t>Figure 4</w:t>
      </w:r>
      <w:r w:rsidR="0042625A" w:rsidRPr="002E7709">
        <w:rPr>
          <w:rFonts w:asciiTheme="minorHAnsi" w:hAnsiTheme="minorHAnsi" w:cstheme="minorHAnsi"/>
          <w:b/>
        </w:rPr>
        <w:t xml:space="preserve">: </w:t>
      </w:r>
      <w:r w:rsidR="000D0814" w:rsidRPr="002E7709">
        <w:rPr>
          <w:rFonts w:asciiTheme="minorHAnsi" w:hAnsiTheme="minorHAnsi" w:cstheme="minorHAnsi"/>
          <w:b/>
          <w:color w:val="0D0D0D" w:themeColor="text1" w:themeTint="F2"/>
        </w:rPr>
        <w:t>H</w:t>
      </w:r>
      <w:r w:rsidR="0042625A" w:rsidRPr="002E7709">
        <w:rPr>
          <w:rFonts w:asciiTheme="minorHAnsi" w:hAnsiTheme="minorHAnsi" w:cstheme="minorHAnsi"/>
          <w:b/>
          <w:color w:val="0D0D0D" w:themeColor="text1" w:themeTint="F2"/>
        </w:rPr>
        <w:t xml:space="preserve">uman heart </w:t>
      </w:r>
      <w:r w:rsidR="000D0814" w:rsidRPr="002E7709">
        <w:rPr>
          <w:rFonts w:asciiTheme="minorHAnsi" w:hAnsiTheme="minorHAnsi" w:cstheme="minorHAnsi"/>
          <w:b/>
          <w:color w:val="0D0D0D" w:themeColor="text1" w:themeTint="F2"/>
        </w:rPr>
        <w:t xml:space="preserve">cannulation </w:t>
      </w:r>
      <w:r w:rsidR="0042625A" w:rsidRPr="002E7709">
        <w:rPr>
          <w:rFonts w:asciiTheme="minorHAnsi" w:hAnsiTheme="minorHAnsi" w:cstheme="minorHAnsi"/>
          <w:b/>
          <w:color w:val="0D0D0D" w:themeColor="text1" w:themeTint="F2"/>
        </w:rPr>
        <w:t>and infusion bioreactor assembly.</w:t>
      </w:r>
      <w:r w:rsidR="0042625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2625A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42625A" w:rsidRPr="002E7709">
        <w:rPr>
          <w:rFonts w:asciiTheme="minorHAnsi" w:hAnsiTheme="minorHAnsi" w:cstheme="minorHAnsi"/>
          <w:color w:val="0D0D0D" w:themeColor="text1" w:themeTint="F2"/>
        </w:rPr>
        <w:t xml:space="preserve"> Anterior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 xml:space="preserve"> vi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>ew of the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 xml:space="preserve"> heart showing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 xml:space="preserve">pulmonary artery (PA) 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>aorta (</w:t>
      </w:r>
      <w:proofErr w:type="spellStart"/>
      <w:r w:rsidR="008F7DFD"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8F7DFD" w:rsidRPr="002E7709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>individually cannulated.</w:t>
      </w:r>
      <w:r w:rsidR="0042625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D0814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 xml:space="preserve"> Posterior view of the heart showing cannula directed to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 xml:space="preserve">left ventricle (LV) </w:t>
      </w:r>
      <w:r w:rsidR="000D0814" w:rsidRPr="002E7709">
        <w:rPr>
          <w:rFonts w:asciiTheme="minorHAnsi" w:hAnsiTheme="minorHAnsi" w:cstheme="minorHAnsi"/>
          <w:color w:val="0D0D0D" w:themeColor="text1" w:themeTint="F2"/>
        </w:rPr>
        <w:t xml:space="preserve">through pulmonary vein (PV). </w:t>
      </w:r>
      <w:r w:rsidR="000D0814" w:rsidRPr="003E242E">
        <w:rPr>
          <w:rFonts w:asciiTheme="minorHAnsi" w:hAnsiTheme="minorHAnsi" w:cstheme="minorHAnsi"/>
          <w:b/>
          <w:color w:val="0D0D0D" w:themeColor="text1" w:themeTint="F2"/>
        </w:rPr>
        <w:t>(C</w:t>
      </w:r>
      <w:r w:rsidR="0042625A" w:rsidRPr="003E242E">
        <w:rPr>
          <w:rFonts w:asciiTheme="minorHAnsi" w:hAnsiTheme="minorHAnsi" w:cstheme="minorHAnsi"/>
          <w:b/>
          <w:color w:val="0D0D0D" w:themeColor="text1" w:themeTint="F2"/>
        </w:rPr>
        <w:t>)</w:t>
      </w:r>
      <w:r w:rsidR="0042625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Human heart inside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F2536A" w:rsidRPr="002E7709">
        <w:rPr>
          <w:rFonts w:asciiTheme="minorHAnsi" w:hAnsiTheme="minorHAnsi" w:cstheme="minorHAnsi"/>
          <w:color w:val="0D0D0D" w:themeColor="text1" w:themeTint="F2"/>
        </w:rPr>
        <w:t>Infusion bioreactor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 after assembly</w:t>
      </w:r>
      <w:r w:rsidR="0042625A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68425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</w:p>
    <w:p w14:paraId="5293D6A8" w14:textId="77777777" w:rsidR="00425CEE" w:rsidRPr="002E7709" w:rsidRDefault="00425CEE" w:rsidP="0042625A">
      <w:pPr>
        <w:jc w:val="both"/>
        <w:outlineLvl w:val="0"/>
        <w:rPr>
          <w:rFonts w:asciiTheme="minorHAnsi" w:hAnsiTheme="minorHAnsi" w:cstheme="minorHAnsi"/>
          <w:color w:val="808080"/>
        </w:rPr>
      </w:pPr>
    </w:p>
    <w:p w14:paraId="0C9EDA27" w14:textId="35BB430B" w:rsidR="00425CEE" w:rsidRPr="002E7709" w:rsidRDefault="00080021" w:rsidP="00425CEE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5</w:t>
      </w:r>
      <w:r w:rsidR="00425CEE" w:rsidRPr="002E7709">
        <w:rPr>
          <w:rFonts w:asciiTheme="minorHAnsi" w:hAnsiTheme="minorHAnsi" w:cstheme="minorHAnsi"/>
          <w:b/>
          <w:color w:val="0D0D0D" w:themeColor="text1" w:themeTint="F2"/>
        </w:rPr>
        <w:t>:</w:t>
      </w:r>
      <w:r>
        <w:rPr>
          <w:rFonts w:asciiTheme="minorHAnsi" w:hAnsiTheme="minorHAnsi" w:cstheme="minorHAnsi"/>
          <w:b/>
          <w:color w:val="0D0D0D" w:themeColor="text1" w:themeTint="F2"/>
        </w:rPr>
        <w:t xml:space="preserve"> </w:t>
      </w:r>
      <w:r w:rsidR="00425CEE" w:rsidRPr="002E7709">
        <w:rPr>
          <w:rFonts w:asciiTheme="minorHAnsi" w:hAnsiTheme="minorHAnsi" w:cstheme="minorHAnsi"/>
          <w:b/>
          <w:color w:val="0D0D0D" w:themeColor="text1" w:themeTint="F2"/>
        </w:rPr>
        <w:t>System setup of inverted oriented decellularization with pressure head.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E6498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6E649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>The complete decellularization system is composed of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>:</w:t>
      </w:r>
      <w:r w:rsidR="00F9762E" w:rsidRPr="002E7709">
        <w:rPr>
          <w:rFonts w:asciiTheme="minorHAnsi" w:hAnsiTheme="minorHAnsi" w:cstheme="minorHAnsi"/>
          <w:color w:val="0D0D0D" w:themeColor="text1" w:themeTint="F2"/>
        </w:rPr>
        <w:t xml:space="preserve"> a computer, 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684255" w:rsidRPr="002E7709">
        <w:rPr>
          <w:rFonts w:asciiTheme="minorHAnsi" w:hAnsiTheme="minorHAnsi" w:cstheme="minorHAnsi"/>
          <w:color w:val="0D0D0D" w:themeColor="text1" w:themeTint="F2"/>
        </w:rPr>
        <w:t>proportional-integral-derivative (PID) controller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, pumps, 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>bioreactor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 and reservoirs for collecting the effluent from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 xml:space="preserve">pulmonary artery (PA) 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8F7DFD" w:rsidRPr="002E7709">
        <w:rPr>
          <w:rFonts w:asciiTheme="minorHAnsi" w:hAnsiTheme="minorHAnsi" w:cstheme="minorHAnsi"/>
          <w:color w:val="0D0D0D" w:themeColor="text1" w:themeTint="F2"/>
        </w:rPr>
        <w:t>left ventricle (LV)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68425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proofErr w:type="spellStart"/>
      <w:r w:rsidR="00684255" w:rsidRPr="002E7709">
        <w:rPr>
          <w:rFonts w:asciiTheme="minorHAnsi" w:hAnsiTheme="minorHAnsi" w:cstheme="minorHAnsi"/>
          <w:color w:val="0D0D0D" w:themeColor="text1" w:themeTint="F2"/>
        </w:rPr>
        <w:t>Ao</w:t>
      </w:r>
      <w:proofErr w:type="spellEnd"/>
      <w:r w:rsidR="00684255" w:rsidRPr="002E7709">
        <w:rPr>
          <w:rFonts w:asciiTheme="minorHAnsi" w:hAnsiTheme="minorHAnsi" w:cstheme="minorHAnsi"/>
          <w:color w:val="0D0D0D" w:themeColor="text1" w:themeTint="F2"/>
        </w:rPr>
        <w:t>: aorta.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 Arrows indicate flow direction.</w:t>
      </w:r>
      <w:r w:rsidR="006E649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E6498" w:rsidRPr="003E242E">
        <w:rPr>
          <w:rFonts w:asciiTheme="minorHAnsi" w:hAnsiTheme="minorHAnsi" w:cstheme="minorHAnsi"/>
          <w:b/>
          <w:color w:val="0D0D0D" w:themeColor="text1" w:themeTint="F2"/>
        </w:rPr>
        <w:t xml:space="preserve">(B) </w:t>
      </w:r>
      <w:r w:rsidR="005814EC" w:rsidRPr="002E7709">
        <w:rPr>
          <w:rFonts w:asciiTheme="minorHAnsi" w:hAnsiTheme="minorHAnsi" w:cstheme="minorHAnsi"/>
          <w:color w:val="0D0D0D" w:themeColor="text1" w:themeTint="F2"/>
        </w:rPr>
        <w:t>The schematic of the setup of human heart inside perfusion bioreactor and the associated flow path</w:t>
      </w:r>
      <w:r w:rsidR="006E51B8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5814EC" w:rsidRPr="002E7709">
        <w:rPr>
          <w:rFonts w:asciiTheme="minorHAnsi" w:hAnsiTheme="minorHAnsi" w:cstheme="minorHAnsi"/>
          <w:color w:val="0D0D0D" w:themeColor="text1" w:themeTint="F2"/>
        </w:rPr>
        <w:t xml:space="preserve"> of perfusate/effluent during decellularization.</w:t>
      </w:r>
    </w:p>
    <w:p w14:paraId="4523CBF4" w14:textId="77777777" w:rsidR="00425CEE" w:rsidRPr="002E7709" w:rsidRDefault="00425CEE" w:rsidP="00425CEE">
      <w:pPr>
        <w:jc w:val="both"/>
        <w:outlineLvl w:val="0"/>
        <w:rPr>
          <w:rFonts w:asciiTheme="minorHAnsi" w:hAnsiTheme="minorHAnsi" w:cstheme="minorHAnsi"/>
          <w:color w:val="808080"/>
        </w:rPr>
      </w:pPr>
    </w:p>
    <w:p w14:paraId="09543BEA" w14:textId="664E22E8" w:rsidR="00425CEE" w:rsidRPr="002E7709" w:rsidRDefault="00080021" w:rsidP="00425CEE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6</w:t>
      </w:r>
      <w:r w:rsidR="00425CEE" w:rsidRPr="002E7709">
        <w:rPr>
          <w:rFonts w:asciiTheme="minorHAnsi" w:hAnsiTheme="minorHAnsi" w:cstheme="minorHAnsi"/>
          <w:b/>
          <w:color w:val="0D0D0D" w:themeColor="text1" w:themeTint="F2"/>
        </w:rPr>
        <w:t xml:space="preserve">: </w:t>
      </w:r>
      <w:r w:rsidR="004A073C" w:rsidRPr="002E7709">
        <w:rPr>
          <w:rFonts w:asciiTheme="minorHAnsi" w:hAnsiTheme="minorHAnsi" w:cstheme="minorHAnsi"/>
          <w:b/>
          <w:color w:val="0D0D0D" w:themeColor="text1" w:themeTint="F2"/>
        </w:rPr>
        <w:t xml:space="preserve">Schematic </w:t>
      </w:r>
      <w:r w:rsidR="0063149F" w:rsidRPr="002E7709">
        <w:rPr>
          <w:rFonts w:asciiTheme="minorHAnsi" w:hAnsiTheme="minorHAnsi" w:cstheme="minorHAnsi"/>
          <w:b/>
          <w:color w:val="0D0D0D" w:themeColor="text1" w:themeTint="F2"/>
        </w:rPr>
        <w:t>representation</w:t>
      </w:r>
      <w:r w:rsidR="004A073C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of </w:t>
      </w:r>
      <w:r w:rsidR="0063149F" w:rsidRPr="002E7709">
        <w:rPr>
          <w:rFonts w:asciiTheme="minorHAnsi" w:hAnsiTheme="minorHAnsi" w:cstheme="minorHAnsi"/>
          <w:b/>
          <w:color w:val="0D0D0D" w:themeColor="text1" w:themeTint="F2"/>
        </w:rPr>
        <w:t xml:space="preserve">the </w:t>
      </w:r>
      <w:r w:rsidR="004A073C" w:rsidRPr="002E7709">
        <w:rPr>
          <w:rFonts w:asciiTheme="minorHAnsi" w:hAnsiTheme="minorHAnsi" w:cstheme="minorHAnsi"/>
          <w:b/>
          <w:color w:val="0D0D0D" w:themeColor="text1" w:themeTint="F2"/>
        </w:rPr>
        <w:t xml:space="preserve">decellularization procedure and post-decellularization examination of </w:t>
      </w:r>
      <w:r w:rsidR="00A04275" w:rsidRPr="002E7709">
        <w:rPr>
          <w:rFonts w:asciiTheme="minorHAnsi" w:hAnsiTheme="minorHAnsi" w:cstheme="minorHAnsi"/>
          <w:b/>
          <w:color w:val="0D0D0D" w:themeColor="text1" w:themeTint="F2"/>
        </w:rPr>
        <w:t>a human heart</w:t>
      </w:r>
      <w:r w:rsidR="00425CEE" w:rsidRPr="002E7709">
        <w:rPr>
          <w:rFonts w:asciiTheme="minorHAnsi" w:hAnsiTheme="minorHAnsi" w:cstheme="minorHAnsi"/>
          <w:b/>
          <w:color w:val="0D0D0D" w:themeColor="text1" w:themeTint="F2"/>
        </w:rPr>
        <w:t>.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25CEE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>Diagram of</w:t>
      </w:r>
      <w:r w:rsidR="003C02BB" w:rsidRPr="002E7709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 xml:space="preserve"> decellularization procedure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425CEE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 xml:space="preserve">Anterior and posterior examination of 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>decellularized human heart</w:t>
      </w:r>
      <w:r w:rsidR="00425CEE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A073C" w:rsidRPr="003E242E">
        <w:rPr>
          <w:rFonts w:asciiTheme="minorHAnsi" w:hAnsiTheme="minorHAnsi" w:cstheme="minorHAnsi"/>
          <w:b/>
          <w:color w:val="0D0D0D" w:themeColor="text1" w:themeTint="F2"/>
        </w:rPr>
        <w:t>(C)</w:t>
      </w:r>
      <w:r w:rsidR="004A073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Gross dissection of 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human heart </w:t>
      </w:r>
      <w:r w:rsidR="00BC622C" w:rsidRPr="002E7709">
        <w:rPr>
          <w:rFonts w:asciiTheme="minorHAnsi" w:hAnsiTheme="minorHAnsi" w:cstheme="minorHAnsi"/>
          <w:color w:val="0D0D0D" w:themeColor="text1" w:themeTint="F2"/>
        </w:rPr>
        <w:t xml:space="preserve">into four cross-sections (section A to section D)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for biochemical assay analysis.</w:t>
      </w:r>
      <w:r w:rsidR="00085C6A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84DC6">
        <w:rPr>
          <w:rFonts w:asciiTheme="minorHAnsi" w:hAnsiTheme="minorHAnsi" w:cstheme="minorHAnsi"/>
          <w:color w:val="0D0D0D" w:themeColor="text1" w:themeTint="F2"/>
        </w:rPr>
        <w:t>The coloring in the human hearts</w:t>
      </w:r>
      <w:r w:rsidR="00085C6A" w:rsidRPr="00A364AF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84DC6" w:rsidRPr="00BF68F9">
        <w:rPr>
          <w:rFonts w:asciiTheme="minorHAnsi" w:hAnsiTheme="minorHAnsi" w:cstheme="minorHAnsi"/>
          <w:color w:val="0D0D0D" w:themeColor="text1" w:themeTint="F2"/>
        </w:rPr>
        <w:t xml:space="preserve">is caused by residual </w:t>
      </w:r>
      <w:proofErr w:type="spellStart"/>
      <w:r w:rsidR="00384DC6" w:rsidRPr="00BF68F9">
        <w:rPr>
          <w:rFonts w:asciiTheme="minorHAnsi" w:hAnsiTheme="minorHAnsi" w:cstheme="minorHAnsi"/>
          <w:color w:val="0D0D0D" w:themeColor="text1" w:themeTint="F2"/>
        </w:rPr>
        <w:t>lipofucin</w:t>
      </w:r>
      <w:proofErr w:type="spellEnd"/>
      <w:r w:rsidR="00384DC6" w:rsidRPr="00BF68F9">
        <w:rPr>
          <w:rFonts w:asciiTheme="minorHAnsi" w:hAnsiTheme="minorHAnsi" w:cstheme="minorHAnsi"/>
          <w:color w:val="0D0D0D" w:themeColor="text1" w:themeTint="F2"/>
        </w:rPr>
        <w:t xml:space="preserve"> deposition</w:t>
      </w:r>
      <w:r w:rsidR="00384DC6">
        <w:rPr>
          <w:rFonts w:asciiTheme="minorHAnsi" w:hAnsiTheme="minorHAnsi" w:cstheme="minorHAnsi"/>
          <w:color w:val="0D0D0D" w:themeColor="text1" w:themeTint="F2"/>
        </w:rPr>
        <w:t>.</w:t>
      </w:r>
      <w:r w:rsidR="00384DC6" w:rsidRPr="00D54412">
        <w:rPr>
          <w:rFonts w:asciiTheme="minorHAnsi" w:hAnsiTheme="minorHAnsi" w:cstheme="minorHAnsi"/>
          <w:color w:val="0D0D0D" w:themeColor="text1" w:themeTint="F2"/>
        </w:rPr>
        <w:t xml:space="preserve"> T</w:t>
      </w:r>
      <w:r w:rsidR="00085C6A" w:rsidRPr="00A364AF">
        <w:rPr>
          <w:rFonts w:asciiTheme="minorHAnsi" w:hAnsiTheme="minorHAnsi" w:cstheme="minorHAnsi"/>
          <w:color w:val="0D0D0D" w:themeColor="text1" w:themeTint="F2"/>
        </w:rPr>
        <w:t>he coloring normally presents in inner ventricular surface or the boundary between epicardium and myocardium.</w:t>
      </w:r>
      <w:r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84255" w:rsidRPr="002E7709">
        <w:rPr>
          <w:rFonts w:asciiTheme="minorHAnsi" w:hAnsiTheme="minorHAnsi" w:cstheme="minorHAnsi"/>
          <w:color w:val="0D0D0D" w:themeColor="text1" w:themeTint="F2"/>
        </w:rPr>
        <w:t>LA: left atrium; RA: right atrium; LV: left ventricle; RV: right ventricle; Ant: anterior; Post: posterior; Hyper: hypertonic; Hypo: hypotonic; SDS: sodium dodecyl sulfate; PBS: phosphate buffered saline.</w:t>
      </w:r>
    </w:p>
    <w:p w14:paraId="7F8B458A" w14:textId="77777777" w:rsidR="008E4EA6" w:rsidRPr="002E7709" w:rsidRDefault="008E4EA6" w:rsidP="008E4EA6">
      <w:pPr>
        <w:jc w:val="both"/>
        <w:outlineLvl w:val="0"/>
        <w:rPr>
          <w:rFonts w:asciiTheme="minorHAnsi" w:hAnsiTheme="minorHAnsi" w:cstheme="minorHAnsi"/>
          <w:color w:val="808080"/>
        </w:rPr>
      </w:pPr>
    </w:p>
    <w:p w14:paraId="1CF7AE8E" w14:textId="78A75C8A" w:rsidR="008E4EA6" w:rsidRPr="002E7709" w:rsidRDefault="00080021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7</w:t>
      </w:r>
      <w:r w:rsidR="008E4EA6" w:rsidRPr="002E7709">
        <w:rPr>
          <w:rFonts w:asciiTheme="minorHAnsi" w:hAnsiTheme="minorHAnsi" w:cstheme="minorHAnsi"/>
          <w:b/>
          <w:color w:val="0D0D0D" w:themeColor="text1" w:themeTint="F2"/>
        </w:rPr>
        <w:t>: Time-lapse flow dynamics during decellularization.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 (A)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Infusion flow rate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 xml:space="preserve"> of decellularization solutions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into </w:t>
      </w:r>
      <w:r w:rsidR="008E4EA6" w:rsidRPr="002E7709">
        <w:rPr>
          <w:rFonts w:asciiTheme="minorHAnsi" w:hAnsiTheme="minorHAnsi" w:cstheme="minorHAnsi"/>
          <w:noProof/>
          <w:color w:val="0D0D0D" w:themeColor="text1" w:themeTint="F2"/>
        </w:rPr>
        <w:t>aorta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during </w:t>
      </w:r>
      <w:r w:rsidR="00383622" w:rsidRPr="002E7709">
        <w:rPr>
          <w:rFonts w:asciiTheme="minorHAnsi" w:hAnsiTheme="minorHAnsi" w:cstheme="minorHAnsi"/>
          <w:noProof/>
          <w:color w:val="0D0D0D" w:themeColor="text1" w:themeTint="F2"/>
        </w:rPr>
        <w:t>procedure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noProof/>
          <w:color w:val="0D0D0D" w:themeColor="text1" w:themeTint="F2"/>
        </w:rPr>
        <w:t>Flow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rate of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 xml:space="preserve"> effluent from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PA during decellularization. 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>(C)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Coronary perfusion efficiency during decellularization.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 (D)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Mean coronary perfusion efficiency during perfusion 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>of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different 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>solutions/reagents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3E242E" w:rsidRPr="002E7709">
        <w:rPr>
          <w:rFonts w:asciiTheme="minorHAnsi" w:hAnsiTheme="minorHAnsi" w:cstheme="minorHAnsi"/>
          <w:color w:val="0D0D0D" w:themeColor="text1" w:themeTint="F2"/>
        </w:rPr>
        <w:t>N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=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6. Data represent mean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SEM.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84255" w:rsidRPr="002E7709">
        <w:rPr>
          <w:rFonts w:asciiTheme="minorHAnsi" w:hAnsiTheme="minorHAnsi" w:cstheme="minorHAnsi"/>
          <w:color w:val="0D0D0D" w:themeColor="text1" w:themeTint="F2"/>
        </w:rPr>
        <w:t>PA: pulmonary artery; Hyper: hypertonic; Hypo: hypotonic; SDS: sodium dodecyl sulfate; PBS: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 xml:space="preserve"> phosphate buffered saline;</w:t>
      </w:r>
      <w:r w:rsidR="001D1CB9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SEM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>: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standard error of </w:t>
      </w:r>
      <w:r w:rsidR="00004BE5" w:rsidRPr="002E7709">
        <w:rPr>
          <w:rFonts w:asciiTheme="minorHAnsi" w:hAnsiTheme="minorHAnsi" w:cstheme="minorHAnsi"/>
          <w:noProof/>
          <w:color w:val="0D0D0D" w:themeColor="text1" w:themeTint="F2"/>
        </w:rPr>
        <w:t>mean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64F034F5" w14:textId="77777777" w:rsidR="008E4EA6" w:rsidRPr="002E7709" w:rsidRDefault="008E4EA6" w:rsidP="008E4EA6">
      <w:pPr>
        <w:jc w:val="both"/>
        <w:outlineLvl w:val="0"/>
        <w:rPr>
          <w:rFonts w:asciiTheme="minorHAnsi" w:hAnsiTheme="minorHAnsi" w:cstheme="minorHAnsi"/>
          <w:color w:val="808080"/>
        </w:rPr>
      </w:pPr>
    </w:p>
    <w:p w14:paraId="6E2C7DC2" w14:textId="2BDF6F8A" w:rsidR="008E4EA6" w:rsidRPr="002E7709" w:rsidRDefault="00080021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8</w:t>
      </w:r>
      <w:r w:rsidR="008E4EA6" w:rsidRPr="002E7709">
        <w:rPr>
          <w:rFonts w:asciiTheme="minorHAnsi" w:hAnsiTheme="minorHAnsi" w:cstheme="minorHAnsi"/>
          <w:b/>
          <w:color w:val="0D0D0D" w:themeColor="text1" w:themeTint="F2"/>
        </w:rPr>
        <w:t xml:space="preserve">: Time-lapse </w:t>
      </w:r>
      <w:r w:rsidR="00442941" w:rsidRPr="002E7709">
        <w:rPr>
          <w:rFonts w:asciiTheme="minorHAnsi" w:hAnsiTheme="minorHAnsi" w:cstheme="minorHAnsi"/>
          <w:b/>
          <w:color w:val="0D0D0D" w:themeColor="text1" w:themeTint="F2"/>
        </w:rPr>
        <w:t>cell debris washout</w:t>
      </w:r>
      <w:r w:rsidR="008E4EA6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during decellularization.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B0228" w:rsidRPr="002E7709">
        <w:rPr>
          <w:rFonts w:asciiTheme="minorHAnsi" w:hAnsiTheme="minorHAnsi" w:cstheme="minorHAnsi"/>
          <w:color w:val="0D0D0D" w:themeColor="text1" w:themeTint="F2"/>
        </w:rPr>
        <w:t>Outflow medi</w:t>
      </w:r>
      <w:r w:rsidR="00442941" w:rsidRPr="002E7709">
        <w:rPr>
          <w:rFonts w:asciiTheme="minorHAnsi" w:hAnsiTheme="minorHAnsi" w:cstheme="minorHAnsi"/>
          <w:color w:val="0D0D0D" w:themeColor="text1" w:themeTint="F2"/>
        </w:rPr>
        <w:t>a collection from PA and non-PA (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>Left ventricle</w:t>
      </w:r>
      <w:r w:rsidR="00442941" w:rsidRPr="002E7709">
        <w:rPr>
          <w:rFonts w:asciiTheme="minorHAnsi" w:hAnsiTheme="minorHAnsi" w:cstheme="minorHAnsi"/>
          <w:color w:val="0D0D0D" w:themeColor="text1" w:themeTint="F2"/>
        </w:rPr>
        <w:t>)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>(B)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922B6" w:rsidRPr="002E7709">
        <w:rPr>
          <w:rFonts w:asciiTheme="minorHAnsi" w:hAnsiTheme="minorHAnsi" w:cstheme="minorHAnsi"/>
          <w:noProof/>
          <w:color w:val="0D0D0D" w:themeColor="text1" w:themeTint="F2"/>
        </w:rPr>
        <w:t>Result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of turbidity measurement </w:t>
      </w:r>
      <w:r w:rsidR="00831E32" w:rsidRPr="002E7709">
        <w:rPr>
          <w:rFonts w:asciiTheme="minorHAnsi" w:hAnsiTheme="minorHAnsi" w:cstheme="minorHAnsi"/>
          <w:color w:val="0D0D0D" w:themeColor="text1" w:themeTint="F2"/>
        </w:rPr>
        <w:t xml:space="preserve">at </w:t>
      </w:r>
      <w:r w:rsidR="008E6F08" w:rsidRPr="002E7709">
        <w:rPr>
          <w:rFonts w:asciiTheme="minorHAnsi" w:hAnsiTheme="minorHAnsi" w:cstheme="minorHAnsi"/>
          <w:color w:val="0D0D0D" w:themeColor="text1" w:themeTint="F2"/>
        </w:rPr>
        <w:t xml:space="preserve">280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nm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A922B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 (C</w:t>
      </w:r>
      <w:r w:rsidR="008E4EA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) </w:t>
      </w:r>
      <w:r w:rsidR="00A922B6" w:rsidRPr="002E7709">
        <w:rPr>
          <w:rFonts w:asciiTheme="minorHAnsi" w:hAnsiTheme="minorHAnsi" w:cstheme="minorHAnsi"/>
          <w:noProof/>
          <w:color w:val="0D0D0D" w:themeColor="text1" w:themeTint="F2"/>
        </w:rPr>
        <w:t>Linear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correlation exists between protein concentration and turbidity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n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=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6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human hearts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FC6BA2" w:rsidRPr="002E7709">
        <w:rPr>
          <w:rFonts w:asciiTheme="minorHAnsi" w:hAnsiTheme="minorHAnsi" w:cstheme="minorHAnsi"/>
          <w:color w:val="0D0D0D" w:themeColor="text1" w:themeTint="F2"/>
        </w:rPr>
        <w:t xml:space="preserve">Control </w:t>
      </w:r>
      <w:r w:rsidR="002A78E7" w:rsidRPr="002E7709">
        <w:rPr>
          <w:rFonts w:asciiTheme="minorHAnsi" w:hAnsiTheme="minorHAnsi" w:cstheme="minorHAnsi"/>
          <w:color w:val="0D0D0D" w:themeColor="text1" w:themeTint="F2"/>
        </w:rPr>
        <w:t xml:space="preserve">was </w:t>
      </w:r>
      <w:r w:rsidR="003B786D" w:rsidRPr="002E7709">
        <w:rPr>
          <w:rFonts w:asciiTheme="minorHAnsi" w:hAnsiTheme="minorHAnsi" w:cstheme="minorHAnsi"/>
          <w:color w:val="0D0D0D" w:themeColor="text1" w:themeTint="F2"/>
        </w:rPr>
        <w:t>clean decellularization</w:t>
      </w:r>
      <w:r w:rsidR="002A78E7" w:rsidRPr="002E7709">
        <w:rPr>
          <w:rFonts w:asciiTheme="minorHAnsi" w:hAnsiTheme="minorHAnsi" w:cstheme="minorHAnsi"/>
          <w:color w:val="0D0D0D" w:themeColor="text1" w:themeTint="F2"/>
        </w:rPr>
        <w:t xml:space="preserve"> solution.</w:t>
      </w:r>
      <w:r w:rsidR="00FC6BA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Data represent mean</w:t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8E4EA6" w:rsidRPr="002E7709">
        <w:rPr>
          <w:rFonts w:asciiTheme="minorHAnsi" w:hAnsiTheme="minorHAnsi" w:cstheme="minorHAnsi"/>
          <w:color w:val="0D0D0D" w:themeColor="text1" w:themeTint="F2"/>
        </w:rPr>
        <w:t>SEM.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D1CB9" w:rsidRPr="002E7709">
        <w:rPr>
          <w:rFonts w:asciiTheme="minorHAnsi" w:hAnsiTheme="minorHAnsi" w:cstheme="minorHAnsi"/>
          <w:color w:val="0D0D0D" w:themeColor="text1" w:themeTint="F2"/>
        </w:rPr>
        <w:t>PA: pulmonary artery; Hyper: hypertonic; Hypo: hypotonic; SDS: sodium dodecyl sulfate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>;</w:t>
      </w:r>
      <w:r w:rsidR="001D1CB9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SEM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>: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standard error of </w:t>
      </w:r>
      <w:r w:rsidR="00004BE5" w:rsidRPr="002E7709">
        <w:rPr>
          <w:rFonts w:asciiTheme="minorHAnsi" w:hAnsiTheme="minorHAnsi" w:cstheme="minorHAnsi"/>
          <w:noProof/>
          <w:color w:val="0D0D0D" w:themeColor="text1" w:themeTint="F2"/>
        </w:rPr>
        <w:t>mean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3BE164C0" w14:textId="77777777" w:rsidR="00F62BE0" w:rsidRPr="002E7709" w:rsidRDefault="00F62BE0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576B962A" w14:textId="68C5A9DF" w:rsidR="004B2F88" w:rsidRPr="002E7709" w:rsidRDefault="00080021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9</w:t>
      </w:r>
      <w:r w:rsidR="00F62BE0" w:rsidRPr="002E7709">
        <w:rPr>
          <w:rFonts w:asciiTheme="minorHAnsi" w:hAnsiTheme="minorHAnsi" w:cstheme="minorHAnsi"/>
          <w:b/>
          <w:color w:val="0D0D0D" w:themeColor="text1" w:themeTint="F2"/>
        </w:rPr>
        <w:t>: Coronary angiogram of decellularized human heart</w:t>
      </w:r>
      <w:r w:rsidR="004B2F88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confirms the</w:t>
      </w:r>
      <w:r w:rsidR="007266A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266A6" w:rsidRPr="002E7709">
        <w:rPr>
          <w:rFonts w:asciiTheme="minorHAnsi" w:hAnsiTheme="minorHAnsi" w:cstheme="minorHAnsi"/>
          <w:b/>
          <w:color w:val="0D0D0D" w:themeColor="text1" w:themeTint="F2"/>
        </w:rPr>
        <w:t>vascular patency</w:t>
      </w:r>
      <w:r w:rsidR="004B2F88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after decellularization.</w:t>
      </w:r>
      <w:r w:rsidR="00391C20" w:rsidRPr="002E7709">
        <w:rPr>
          <w:rFonts w:asciiTheme="minorHAnsi" w:hAnsiTheme="minorHAnsi" w:cstheme="minorHAnsi"/>
          <w:b/>
          <w:color w:val="0D0D0D" w:themeColor="text1" w:themeTint="F2"/>
        </w:rPr>
        <w:t xml:space="preserve"> </w:t>
      </w:r>
    </w:p>
    <w:p w14:paraId="429774D1" w14:textId="77777777" w:rsidR="004B2F88" w:rsidRPr="002E7709" w:rsidRDefault="004B2F88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50E2FB88" w14:textId="73914E96" w:rsidR="00F62BE0" w:rsidRPr="002E7709" w:rsidRDefault="00080021" w:rsidP="008E4EA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lastRenderedPageBreak/>
        <w:t>Figure 10</w:t>
      </w:r>
      <w:r w:rsidR="004B2F88" w:rsidRPr="002E7709">
        <w:rPr>
          <w:rFonts w:asciiTheme="minorHAnsi" w:hAnsiTheme="minorHAnsi" w:cstheme="minorHAnsi"/>
          <w:b/>
          <w:color w:val="0D0D0D" w:themeColor="text1" w:themeTint="F2"/>
        </w:rPr>
        <w:t>:</w:t>
      </w:r>
      <w:r w:rsidR="004B2F88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B2F88" w:rsidRPr="002E7709">
        <w:rPr>
          <w:rFonts w:asciiTheme="minorHAnsi" w:hAnsiTheme="minorHAnsi" w:cstheme="minorHAnsi"/>
          <w:b/>
          <w:color w:val="0D0D0D" w:themeColor="text1" w:themeTint="F2"/>
        </w:rPr>
        <w:t>I</w:t>
      </w:r>
      <w:r w:rsidR="007266A6" w:rsidRPr="002E7709">
        <w:rPr>
          <w:rFonts w:asciiTheme="minorHAnsi" w:hAnsiTheme="minorHAnsi" w:cstheme="minorHAnsi"/>
          <w:b/>
          <w:color w:val="0D0D0D" w:themeColor="text1" w:themeTint="F2"/>
        </w:rPr>
        <w:t xml:space="preserve">mages 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obtained using nonlinear optical microscopy </w:t>
      </w:r>
      <w:r w:rsidR="0071773C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from cadaveric and decellularized myocardium 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>show no pre</w:t>
      </w:r>
      <w:r w:rsidR="008053B8">
        <w:rPr>
          <w:rFonts w:asciiTheme="minorHAnsi" w:hAnsiTheme="minorHAnsi" w:cstheme="minorHAnsi"/>
          <w:b/>
          <w:noProof/>
          <w:color w:val="0D0D0D" w:themeColor="text1" w:themeTint="F2"/>
        </w:rPr>
        <w:t>s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ense of cells </w:t>
      </w:r>
      <w:r w:rsidR="0097071E">
        <w:rPr>
          <w:rFonts w:asciiTheme="minorHAnsi" w:hAnsiTheme="minorHAnsi" w:cstheme="minorHAnsi"/>
          <w:b/>
          <w:noProof/>
          <w:color w:val="0D0D0D" w:themeColor="text1" w:themeTint="F2"/>
        </w:rPr>
        <w:t>(</w:t>
      </w:r>
      <w:r w:rsidRPr="00080021">
        <w:rPr>
          <w:rFonts w:asciiTheme="minorHAnsi" w:hAnsiTheme="minorHAnsi" w:cstheme="minorHAnsi"/>
          <w:b/>
          <w:i/>
          <w:noProof/>
          <w:color w:val="0D0D0D" w:themeColor="text1" w:themeTint="F2"/>
        </w:rPr>
        <w:t xml:space="preserve">i.e., </w:t>
      </w:r>
      <w:r w:rsidR="0097071E">
        <w:rPr>
          <w:rFonts w:asciiTheme="minorHAnsi" w:hAnsiTheme="minorHAnsi" w:cstheme="minorHAnsi"/>
          <w:b/>
          <w:noProof/>
          <w:color w:val="0D0D0D" w:themeColor="text1" w:themeTint="F2"/>
        </w:rPr>
        <w:t>cardiomyocytes</w:t>
      </w:r>
      <w:r w:rsidR="00AF4675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 or cardiac fibroblasts</w:t>
      </w:r>
      <w:r w:rsidR="0097071E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) </w:t>
      </w:r>
      <w:r w:rsidR="00A109F5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with oval or elongated shape morphologies 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in the decellularized </w:t>
      </w:r>
      <w:r w:rsidR="0097071E">
        <w:rPr>
          <w:rFonts w:asciiTheme="minorHAnsi" w:hAnsiTheme="minorHAnsi" w:cstheme="minorHAnsi"/>
          <w:b/>
          <w:noProof/>
          <w:color w:val="0D0D0D" w:themeColor="text1" w:themeTint="F2"/>
        </w:rPr>
        <w:t>LV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, </w:t>
      </w:r>
      <w:r w:rsidR="0097071E">
        <w:rPr>
          <w:rFonts w:asciiTheme="minorHAnsi" w:hAnsiTheme="minorHAnsi" w:cstheme="minorHAnsi"/>
          <w:b/>
          <w:noProof/>
          <w:color w:val="0D0D0D" w:themeColor="text1" w:themeTint="F2"/>
        </w:rPr>
        <w:t>RV</w:t>
      </w:r>
      <w:r w:rsidR="007266A6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 and septum</w:t>
      </w:r>
      <w:r w:rsidR="00F62BE0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>.</w:t>
      </w:r>
      <w:r w:rsidR="00391C20" w:rsidRPr="002E7709">
        <w:rPr>
          <w:rFonts w:asciiTheme="minorHAnsi" w:hAnsiTheme="minorHAnsi" w:cstheme="minorHAnsi"/>
          <w:b/>
          <w:noProof/>
          <w:color w:val="0D0D0D" w:themeColor="text1" w:themeTint="F2"/>
        </w:rPr>
        <w:t xml:space="preserve"> </w:t>
      </w:r>
      <w:r w:rsidR="00391C20" w:rsidRPr="002E7709">
        <w:rPr>
          <w:rFonts w:asciiTheme="minorHAnsi" w:hAnsiTheme="minorHAnsi" w:cstheme="minorHAnsi"/>
          <w:color w:val="0D0D0D" w:themeColor="text1" w:themeTint="F2"/>
        </w:rPr>
        <w:t>LV: left ventricle; RV: right ventricle; TPF: two photon fluorescence;</w:t>
      </w:r>
      <w:r w:rsidR="00391C20" w:rsidRPr="002E7709">
        <w:rPr>
          <w:rFonts w:asciiTheme="minorHAnsi" w:hAnsiTheme="minorHAnsi" w:cstheme="minorHAnsi"/>
          <w:i/>
          <w:color w:val="0D0D0D" w:themeColor="text1" w:themeTint="F2"/>
        </w:rPr>
        <w:t xml:space="preserve"> </w:t>
      </w:r>
      <w:r w:rsidR="00391C20" w:rsidRPr="002E7709">
        <w:rPr>
          <w:rFonts w:asciiTheme="minorHAnsi" w:hAnsiTheme="minorHAnsi" w:cstheme="minorHAnsi"/>
          <w:color w:val="0D0D0D" w:themeColor="text1" w:themeTint="F2"/>
        </w:rPr>
        <w:t>SHG: second harmonic generation.</w:t>
      </w:r>
      <w:r w:rsidR="001B0BD6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DF7993">
        <w:rPr>
          <w:rFonts w:asciiTheme="minorHAnsi" w:hAnsiTheme="minorHAnsi" w:cstheme="minorHAnsi"/>
          <w:color w:val="0D0D0D" w:themeColor="text1" w:themeTint="F2"/>
        </w:rPr>
        <w:t>Some cardiac c</w:t>
      </w:r>
      <w:r w:rsidR="001B0BD6">
        <w:rPr>
          <w:rFonts w:asciiTheme="minorHAnsi" w:hAnsiTheme="minorHAnsi" w:cstheme="minorHAnsi"/>
          <w:color w:val="0D0D0D" w:themeColor="text1" w:themeTint="F2"/>
        </w:rPr>
        <w:t>ells are indicated by arrow</w:t>
      </w:r>
      <w:r w:rsidR="00085C6A">
        <w:rPr>
          <w:rFonts w:asciiTheme="minorHAnsi" w:hAnsiTheme="minorHAnsi" w:cstheme="minorHAnsi"/>
          <w:color w:val="0D0D0D" w:themeColor="text1" w:themeTint="F2"/>
        </w:rPr>
        <w:t>s</w:t>
      </w:r>
      <w:r w:rsidR="001B0BD6">
        <w:rPr>
          <w:rFonts w:asciiTheme="minorHAnsi" w:hAnsiTheme="minorHAnsi" w:cstheme="minorHAnsi"/>
          <w:color w:val="0D0D0D" w:themeColor="text1" w:themeTint="F2"/>
        </w:rPr>
        <w:t>.</w:t>
      </w:r>
      <w:r>
        <w:rPr>
          <w:rFonts w:asciiTheme="minorHAnsi" w:hAnsiTheme="minorHAnsi" w:cstheme="minorHAnsi"/>
          <w:color w:val="0D0D0D" w:themeColor="text1" w:themeTint="F2"/>
        </w:rPr>
        <w:t xml:space="preserve"> </w:t>
      </w:r>
    </w:p>
    <w:p w14:paraId="2ED86BD2" w14:textId="77777777" w:rsidR="00425CEE" w:rsidRPr="002E7709" w:rsidRDefault="00425CEE" w:rsidP="00425CEE">
      <w:pPr>
        <w:jc w:val="both"/>
        <w:outlineLvl w:val="0"/>
        <w:rPr>
          <w:rFonts w:asciiTheme="minorHAnsi" w:hAnsiTheme="minorHAnsi" w:cstheme="minorHAnsi"/>
          <w:color w:val="808080"/>
        </w:rPr>
      </w:pPr>
    </w:p>
    <w:p w14:paraId="3FAD21D8" w14:textId="4B228E85" w:rsidR="00A922B6" w:rsidRDefault="00080021" w:rsidP="00A922B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  <w:r w:rsidRPr="00080021">
        <w:rPr>
          <w:rFonts w:asciiTheme="minorHAnsi" w:hAnsiTheme="minorHAnsi" w:cstheme="minorHAnsi"/>
          <w:b/>
          <w:color w:val="0D0D0D" w:themeColor="text1" w:themeTint="F2"/>
        </w:rPr>
        <w:t>Figure 11</w:t>
      </w:r>
      <w:r w:rsidR="00A922B6" w:rsidRPr="002E7709">
        <w:rPr>
          <w:rFonts w:asciiTheme="minorHAnsi" w:hAnsiTheme="minorHAnsi" w:cstheme="minorHAnsi"/>
          <w:b/>
          <w:color w:val="0D0D0D" w:themeColor="text1" w:themeTint="F2"/>
        </w:rPr>
        <w:t>: Biochemical assay results.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922B6" w:rsidRPr="003E242E">
        <w:rPr>
          <w:rFonts w:asciiTheme="minorHAnsi" w:hAnsiTheme="minorHAnsi" w:cstheme="minorHAnsi"/>
          <w:b/>
          <w:color w:val="0D0D0D" w:themeColor="text1" w:themeTint="F2"/>
        </w:rPr>
        <w:t>(A)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Remaining DNA </w:t>
      </w:r>
      <w:r w:rsidR="00610017" w:rsidRPr="002E7709">
        <w:rPr>
          <w:rFonts w:asciiTheme="minorHAnsi" w:hAnsiTheme="minorHAnsi" w:cstheme="minorHAnsi"/>
          <w:color w:val="0D0D0D" w:themeColor="text1" w:themeTint="F2"/>
        </w:rPr>
        <w:t xml:space="preserve">relative to cadaveric heart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decellularized tissues. </w:t>
      </w:r>
      <w:r w:rsidR="00A922B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(B)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Remaining GAG </w:t>
      </w:r>
      <w:r w:rsidR="00A74A92" w:rsidRPr="002E7709">
        <w:rPr>
          <w:rFonts w:asciiTheme="minorHAnsi" w:hAnsiTheme="minorHAnsi" w:cstheme="minorHAnsi"/>
          <w:color w:val="0D0D0D" w:themeColor="text1" w:themeTint="F2"/>
        </w:rPr>
        <w:t xml:space="preserve">relative to cadaveric heart 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decellularized tissues. </w:t>
      </w:r>
      <w:r w:rsidR="00A922B6" w:rsidRPr="003E242E">
        <w:rPr>
          <w:rFonts w:asciiTheme="minorHAnsi" w:hAnsiTheme="minorHAnsi" w:cstheme="minorHAnsi"/>
          <w:b/>
          <w:color w:val="0D0D0D" w:themeColor="text1" w:themeTint="F2"/>
        </w:rPr>
        <w:t xml:space="preserve">(C)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Rem</w:t>
      </w:r>
      <w:r w:rsidR="00383622" w:rsidRPr="002E7709">
        <w:rPr>
          <w:rFonts w:asciiTheme="minorHAnsi" w:hAnsiTheme="minorHAnsi" w:cstheme="minorHAnsi"/>
          <w:color w:val="0D0D0D" w:themeColor="text1" w:themeTint="F2"/>
        </w:rPr>
        <w:t>aining SDS in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 xml:space="preserve"> decellularized tissues. 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n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=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6 human hearts. Data represent mean</w:t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A922B6" w:rsidRPr="002E7709">
        <w:rPr>
          <w:rFonts w:asciiTheme="minorHAnsi" w:hAnsiTheme="minorHAnsi" w:cstheme="minorHAnsi"/>
          <w:color w:val="0D0D0D" w:themeColor="text1" w:themeTint="F2"/>
        </w:rPr>
        <w:t>SEM.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 xml:space="preserve">LA: left atrium; RA: right atrium; LV: left ventricle; RV: right ventricle; Ant: anterior; Post: posterior; SDS: sodium dodecyl sulfate; 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SEM</w:t>
      </w:r>
      <w:r w:rsidR="00936248" w:rsidRPr="002E7709">
        <w:rPr>
          <w:rFonts w:asciiTheme="minorHAnsi" w:hAnsiTheme="minorHAnsi" w:cstheme="minorHAnsi"/>
          <w:color w:val="0D0D0D" w:themeColor="text1" w:themeTint="F2"/>
        </w:rPr>
        <w:t>: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 xml:space="preserve"> standard error of </w:t>
      </w:r>
      <w:r w:rsidR="00004BE5" w:rsidRPr="002E7709">
        <w:rPr>
          <w:rFonts w:asciiTheme="minorHAnsi" w:hAnsiTheme="minorHAnsi" w:cstheme="minorHAnsi"/>
          <w:noProof/>
          <w:color w:val="0D0D0D" w:themeColor="text1" w:themeTint="F2"/>
        </w:rPr>
        <w:t>mean</w:t>
      </w:r>
      <w:r w:rsidR="00004BE5" w:rsidRPr="002E7709">
        <w:rPr>
          <w:rFonts w:asciiTheme="minorHAnsi" w:hAnsiTheme="minorHAnsi" w:cstheme="minorHAnsi"/>
          <w:color w:val="0D0D0D" w:themeColor="text1" w:themeTint="F2"/>
        </w:rPr>
        <w:t>.</w:t>
      </w:r>
    </w:p>
    <w:p w14:paraId="07C2602F" w14:textId="77777777" w:rsidR="00BF11E8" w:rsidRPr="002E7709" w:rsidRDefault="00BF11E8" w:rsidP="00A922B6">
      <w:pPr>
        <w:jc w:val="both"/>
        <w:outlineLvl w:val="0"/>
        <w:rPr>
          <w:rFonts w:asciiTheme="minorHAnsi" w:hAnsiTheme="minorHAnsi" w:cstheme="minorHAnsi"/>
          <w:color w:val="0D0D0D" w:themeColor="text1" w:themeTint="F2"/>
        </w:rPr>
      </w:pPr>
    </w:p>
    <w:p w14:paraId="4C540FF4" w14:textId="382A2CBC" w:rsidR="00B07F45" w:rsidRPr="00BF11E8" w:rsidRDefault="00BF11E8" w:rsidP="00925823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  <w:r w:rsidRPr="00BF11E8">
        <w:rPr>
          <w:rFonts w:asciiTheme="minorHAnsi" w:hAnsiTheme="minorHAnsi" w:cstheme="minorHAnsi"/>
          <w:b/>
        </w:rPr>
        <w:t xml:space="preserve">Table 1: A summary of pros and cons of whole-heart decellularization using conventional upright perfusion vs. inverted </w:t>
      </w:r>
      <w:proofErr w:type="spellStart"/>
      <w:r w:rsidRPr="00BF11E8">
        <w:rPr>
          <w:rFonts w:asciiTheme="minorHAnsi" w:hAnsiTheme="minorHAnsi" w:cstheme="minorHAnsi"/>
          <w:b/>
        </w:rPr>
        <w:t>Langendorff</w:t>
      </w:r>
      <w:proofErr w:type="spellEnd"/>
      <w:r w:rsidRPr="00BF11E8">
        <w:rPr>
          <w:rFonts w:asciiTheme="minorHAnsi" w:hAnsiTheme="minorHAnsi" w:cstheme="minorHAnsi"/>
          <w:b/>
        </w:rPr>
        <w:t xml:space="preserve"> perfusion inside a pressurized pouch.</w:t>
      </w:r>
      <w:r w:rsidRPr="00BF11E8">
        <w:rPr>
          <w:rFonts w:asciiTheme="minorHAnsi" w:hAnsiTheme="minorHAnsi" w:cstheme="minorHAnsi"/>
          <w:b/>
        </w:rPr>
        <w:tab/>
      </w:r>
      <w:r w:rsidRPr="00BF11E8">
        <w:rPr>
          <w:rFonts w:asciiTheme="minorHAnsi" w:hAnsiTheme="minorHAnsi" w:cstheme="minorHAnsi"/>
          <w:b/>
        </w:rPr>
        <w:tab/>
      </w:r>
      <w:r w:rsidRPr="00BF11E8">
        <w:rPr>
          <w:rFonts w:asciiTheme="minorHAnsi" w:hAnsiTheme="minorHAnsi" w:cstheme="minorHAnsi"/>
          <w:b/>
        </w:rPr>
        <w:tab/>
      </w:r>
    </w:p>
    <w:p w14:paraId="4FF4F23C" w14:textId="77777777" w:rsidR="00BE5F4A" w:rsidRPr="002E7709" w:rsidRDefault="005C54D2" w:rsidP="00925823">
      <w:pPr>
        <w:jc w:val="both"/>
        <w:rPr>
          <w:rFonts w:asciiTheme="minorHAnsi" w:hAnsiTheme="minorHAnsi" w:cstheme="minorHAnsi"/>
          <w:b/>
        </w:rPr>
      </w:pPr>
      <w:r w:rsidRPr="002E7709">
        <w:rPr>
          <w:rFonts w:asciiTheme="minorHAnsi" w:hAnsiTheme="minorHAnsi" w:cstheme="minorHAnsi"/>
          <w:b/>
        </w:rPr>
        <w:t>DISCUSSION</w:t>
      </w:r>
      <w:r w:rsidR="009B1737" w:rsidRPr="002E7709">
        <w:rPr>
          <w:rFonts w:asciiTheme="minorHAnsi" w:hAnsiTheme="minorHAnsi" w:cstheme="minorHAnsi"/>
          <w:b/>
          <w:bCs/>
        </w:rPr>
        <w:t>:</w:t>
      </w:r>
      <w:r w:rsidR="00585D13" w:rsidRPr="002E7709">
        <w:rPr>
          <w:rFonts w:asciiTheme="minorHAnsi" w:hAnsiTheme="minorHAnsi" w:cstheme="minorHAnsi"/>
          <w:b/>
          <w:bCs/>
        </w:rPr>
        <w:t xml:space="preserve"> </w:t>
      </w:r>
    </w:p>
    <w:p w14:paraId="02FDC589" w14:textId="5D0AAB1B" w:rsidR="00F8449B" w:rsidRPr="002E7709" w:rsidRDefault="00A83AD7" w:rsidP="003E242E">
      <w:pPr>
        <w:ind w:firstLine="360"/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To our knowledge, this is the</w:t>
      </w:r>
      <w:r w:rsidR="00D64BB2" w:rsidRPr="002E7709">
        <w:rPr>
          <w:rFonts w:asciiTheme="minorHAnsi" w:hAnsiTheme="minorHAnsi" w:cstheme="minorHAnsi"/>
          <w:color w:val="0D0D0D" w:themeColor="text1" w:themeTint="F2"/>
        </w:rPr>
        <w:t xml:space="preserve"> first study to report </w:t>
      </w:r>
      <w:r w:rsidR="00853552" w:rsidRPr="002E7709">
        <w:rPr>
          <w:rFonts w:asciiTheme="minorHAnsi" w:hAnsiTheme="minorHAnsi" w:cstheme="minorHAnsi"/>
          <w:color w:val="0D0D0D" w:themeColor="text1" w:themeTint="F2"/>
        </w:rPr>
        <w:t>inverted decellularization of human heart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853552" w:rsidRPr="002E7709">
        <w:rPr>
          <w:rFonts w:asciiTheme="minorHAnsi" w:hAnsiTheme="minorHAnsi" w:cstheme="minorHAnsi"/>
          <w:color w:val="0D0D0D" w:themeColor="text1" w:themeTint="F2"/>
        </w:rPr>
        <w:t xml:space="preserve"> inside 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 xml:space="preserve">a </w:t>
      </w:r>
      <w:r w:rsidR="00475F2A" w:rsidRPr="002E7709">
        <w:rPr>
          <w:rFonts w:asciiTheme="minorHAnsi" w:hAnsiTheme="minorHAnsi" w:cstheme="minorHAnsi"/>
          <w:color w:val="0D0D0D" w:themeColor="text1" w:themeTint="F2"/>
        </w:rPr>
        <w:t xml:space="preserve">pressurized </w:t>
      </w:r>
      <w:r w:rsidR="00853552" w:rsidRPr="002E7709">
        <w:rPr>
          <w:rFonts w:asciiTheme="minorHAnsi" w:hAnsiTheme="minorHAnsi" w:cstheme="minorHAnsi"/>
          <w:color w:val="0D0D0D" w:themeColor="text1" w:themeTint="F2"/>
        </w:rPr>
        <w:t>pouch</w:t>
      </w:r>
      <w:r w:rsidR="0037236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22BEF" w:rsidRPr="002E7709">
        <w:rPr>
          <w:rFonts w:asciiTheme="minorHAnsi" w:hAnsiTheme="minorHAnsi" w:cstheme="minorHAnsi"/>
          <w:color w:val="0D0D0D" w:themeColor="text1" w:themeTint="F2"/>
        </w:rPr>
        <w:t xml:space="preserve">with time-lapse monitoring of flow rate and cell debris removal. 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>The p</w:t>
      </w:r>
      <w:r w:rsidR="00122BEF" w:rsidRPr="002E7709">
        <w:rPr>
          <w:rFonts w:asciiTheme="minorHAnsi" w:hAnsiTheme="minorHAnsi" w:cstheme="minorHAnsi"/>
          <w:color w:val="0D0D0D" w:themeColor="text1" w:themeTint="F2"/>
        </w:rPr>
        <w:t xml:space="preserve">ericardium-like pouch </w:t>
      </w:r>
      <w:r w:rsidR="00DE7828" w:rsidRPr="002E7709">
        <w:rPr>
          <w:rFonts w:asciiTheme="minorHAnsi" w:hAnsiTheme="minorHAnsi" w:cstheme="minorHAnsi"/>
          <w:color w:val="0D0D0D" w:themeColor="text1" w:themeTint="F2"/>
        </w:rPr>
        <w:t>keep</w:t>
      </w:r>
      <w:r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DE7828" w:rsidRPr="002E7709">
        <w:rPr>
          <w:rFonts w:asciiTheme="minorHAnsi" w:hAnsiTheme="minorHAnsi" w:cstheme="minorHAnsi"/>
          <w:color w:val="0D0D0D" w:themeColor="text1" w:themeTint="F2"/>
        </w:rPr>
        <w:t xml:space="preserve"> the orientation of </w:t>
      </w:r>
      <w:r w:rsidRPr="002E7709">
        <w:rPr>
          <w:rFonts w:asciiTheme="minorHAnsi" w:hAnsiTheme="minorHAnsi" w:cstheme="minorHAnsi"/>
          <w:color w:val="0D0D0D" w:themeColor="text1" w:themeTint="F2"/>
        </w:rPr>
        <w:t>the heart stable</w:t>
      </w:r>
      <w:r w:rsidR="00DE7828" w:rsidRPr="002E7709">
        <w:rPr>
          <w:rFonts w:asciiTheme="minorHAnsi" w:hAnsiTheme="minorHAnsi" w:cstheme="minorHAnsi"/>
          <w:color w:val="0D0D0D" w:themeColor="text1" w:themeTint="F2"/>
        </w:rPr>
        <w:t xml:space="preserve"> throughout 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DE7828" w:rsidRPr="002E7709">
        <w:rPr>
          <w:rFonts w:asciiTheme="minorHAnsi" w:hAnsiTheme="minorHAnsi" w:cstheme="minorHAnsi"/>
          <w:color w:val="0D0D0D" w:themeColor="text1" w:themeTint="F2"/>
        </w:rPr>
        <w:t>decellularization procedure.</w:t>
      </w:r>
      <w:r w:rsidR="00080021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CF3772" w:rsidRPr="002E7709">
        <w:rPr>
          <w:rFonts w:asciiTheme="minorHAnsi" w:hAnsiTheme="minorHAnsi" w:cstheme="minorHAnsi"/>
          <w:color w:val="0D0D0D" w:themeColor="text1" w:themeTint="F2"/>
        </w:rPr>
        <w:t xml:space="preserve">Submerging and inverting the whole hearts inside a pouch </w:t>
      </w:r>
      <w:r w:rsidRPr="002E7709">
        <w:rPr>
          <w:rFonts w:asciiTheme="minorHAnsi" w:hAnsiTheme="minorHAnsi" w:cstheme="minorHAnsi"/>
          <w:color w:val="0D0D0D" w:themeColor="text1" w:themeTint="F2"/>
        </w:rPr>
        <w:t>prevents</w:t>
      </w:r>
      <w:r w:rsidR="0093022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dehydration and minimizes excessive strain</w:t>
      </w:r>
      <w:r w:rsidR="0093022E" w:rsidRPr="002E7709">
        <w:rPr>
          <w:rFonts w:asciiTheme="minorHAnsi" w:hAnsiTheme="minorHAnsi" w:cstheme="minorHAnsi"/>
          <w:color w:val="0D0D0D" w:themeColor="text1" w:themeTint="F2"/>
        </w:rPr>
        <w:t xml:space="preserve"> on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93022E" w:rsidRPr="002E7709">
        <w:rPr>
          <w:rFonts w:asciiTheme="minorHAnsi" w:hAnsiTheme="minorHAnsi" w:cstheme="minorHAnsi"/>
          <w:color w:val="0D0D0D" w:themeColor="text1" w:themeTint="F2"/>
        </w:rPr>
        <w:t xml:space="preserve">aorta </w:t>
      </w:r>
      <w:r w:rsidR="00475F2A" w:rsidRPr="002E7709">
        <w:rPr>
          <w:rFonts w:asciiTheme="minorHAnsi" w:hAnsiTheme="minorHAnsi" w:cstheme="minorHAnsi"/>
          <w:color w:val="0D0D0D" w:themeColor="text1" w:themeTint="F2"/>
        </w:rPr>
        <w:t xml:space="preserve">(from heart weight) 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 xml:space="preserve">when compared to </w:t>
      </w:r>
      <w:r w:rsidR="002655C0" w:rsidRPr="002E7709">
        <w:rPr>
          <w:rFonts w:asciiTheme="minorHAnsi" w:hAnsiTheme="minorHAnsi" w:cstheme="minorHAnsi"/>
          <w:color w:val="0D0D0D" w:themeColor="text1" w:themeTint="F2"/>
        </w:rPr>
        <w:t>t</w:t>
      </w:r>
      <w:r w:rsidR="00AA31C9" w:rsidRPr="002E7709">
        <w:rPr>
          <w:rFonts w:asciiTheme="minorHAnsi" w:hAnsiTheme="minorHAnsi" w:cstheme="minorHAnsi"/>
          <w:color w:val="0D0D0D" w:themeColor="text1" w:themeTint="F2"/>
        </w:rPr>
        <w:t>he</w:t>
      </w:r>
      <w:r w:rsidR="00475F2A" w:rsidRPr="002E7709">
        <w:rPr>
          <w:rFonts w:asciiTheme="minorHAnsi" w:hAnsiTheme="minorHAnsi" w:cstheme="minorHAnsi"/>
          <w:color w:val="0D0D0D" w:themeColor="text1" w:themeTint="F2"/>
        </w:rPr>
        <w:t xml:space="preserve"> conventional upright </w:t>
      </w:r>
      <w:proofErr w:type="spellStart"/>
      <w:r w:rsidR="00475F2A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93022E" w:rsidRPr="002E7709">
        <w:rPr>
          <w:rFonts w:asciiTheme="minorHAnsi" w:hAnsiTheme="minorHAnsi" w:cstheme="minorHAnsi"/>
          <w:color w:val="0D0D0D" w:themeColor="text1" w:themeTint="F2"/>
        </w:rPr>
        <w:t>angendorff</w:t>
      </w:r>
      <w:proofErr w:type="spellEnd"/>
      <w:r w:rsidR="0093022E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75F2A" w:rsidRPr="002E7709">
        <w:rPr>
          <w:rFonts w:asciiTheme="minorHAnsi" w:hAnsiTheme="minorHAnsi" w:cstheme="minorHAnsi"/>
          <w:color w:val="0D0D0D" w:themeColor="text1" w:themeTint="F2"/>
        </w:rPr>
        <w:t>perfusion decellularization</w:t>
      </w:r>
      <w:r w:rsidR="00961CDA" w:rsidRPr="002E7709">
        <w:rPr>
          <w:rFonts w:asciiTheme="minorHAnsi" w:hAnsiTheme="minorHAnsi" w:cstheme="minorHAnsi"/>
          <w:color w:val="0D0D0D" w:themeColor="text1" w:themeTint="F2"/>
        </w:rPr>
        <w:t xml:space="preserve"> method</w:t>
      </w:r>
      <w:r w:rsidR="00C96AA1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C96AA1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C96AA1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C96AA1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475F2A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is</w:t>
      </w:r>
      <w:r w:rsidR="00CC3E78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noProof/>
          <w:color w:val="0D0D0D" w:themeColor="text1" w:themeTint="F2"/>
        </w:rPr>
        <w:t>in turn</w:t>
      </w:r>
      <w:r w:rsidR="00CC3E78" w:rsidRPr="002E7709">
        <w:rPr>
          <w:rFonts w:asciiTheme="minorHAnsi" w:hAnsiTheme="minorHAnsi" w:cstheme="minorHAnsi"/>
          <w:noProof/>
          <w:color w:val="0D0D0D" w:themeColor="text1" w:themeTint="F2"/>
        </w:rPr>
        <w:t>,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preserves the competency of the aortic valve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</w:p>
    <w:p w14:paraId="27893528" w14:textId="77777777" w:rsidR="003E242E" w:rsidRDefault="003E242E" w:rsidP="003E242E">
      <w:pPr>
        <w:jc w:val="both"/>
        <w:rPr>
          <w:rFonts w:asciiTheme="minorHAnsi" w:hAnsiTheme="minorHAnsi" w:cstheme="minorHAnsi"/>
          <w:color w:val="0D0D0D" w:themeColor="text1" w:themeTint="F2"/>
        </w:rPr>
      </w:pPr>
    </w:p>
    <w:p w14:paraId="5C8FD529" w14:textId="0875BABA" w:rsidR="00C72EB8" w:rsidRPr="002E7709" w:rsidRDefault="00C72EB8" w:rsidP="003E242E">
      <w:pPr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To achieve maximal decellularization efficiency, coronary vascular resistance must be low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to ensure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adequate and consistent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perfusion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of fluid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through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e entire myocardium. In the whole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-</w:t>
      </w:r>
      <w:r w:rsidRPr="002E7709">
        <w:rPr>
          <w:rFonts w:asciiTheme="minorHAnsi" w:hAnsiTheme="minorHAnsi" w:cstheme="minorHAnsi"/>
          <w:color w:val="0D0D0D" w:themeColor="text1" w:themeTint="F2"/>
        </w:rPr>
        <w:t>heart decellularization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model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using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retrograde perfusion,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fluid accumulates in the ventricles and elevates </w:t>
      </w:r>
      <w:r w:rsidRPr="002E7709">
        <w:rPr>
          <w:rFonts w:asciiTheme="minorHAnsi" w:hAnsiTheme="minorHAnsi" w:cstheme="minorHAnsi"/>
          <w:color w:val="0D0D0D" w:themeColor="text1" w:themeTint="F2"/>
        </w:rPr>
        <w:t>intraventricular pressure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, which, in turn, increases coronary vascular resistance and limits the flow of fluid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. Even though the aortic valve is intact, </w:t>
      </w:r>
      <w:r w:rsidR="003E45AF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Pr="002E7709">
        <w:rPr>
          <w:rFonts w:asciiTheme="minorHAnsi" w:hAnsiTheme="minorHAnsi" w:cstheme="minorHAnsi"/>
          <w:color w:val="0D0D0D" w:themeColor="text1" w:themeTint="F2"/>
        </w:rPr>
        <w:t>ventricular cavity fill</w:t>
      </w:r>
      <w:r w:rsidR="003E45AF" w:rsidRPr="002E7709">
        <w:rPr>
          <w:rFonts w:asciiTheme="minorHAnsi" w:hAnsiTheme="minorHAnsi" w:cstheme="minorHAnsi"/>
          <w:color w:val="0D0D0D" w:themeColor="text1" w:themeTint="F2"/>
        </w:rPr>
        <w:t>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3E45AF" w:rsidRPr="002E7709">
        <w:rPr>
          <w:rFonts w:asciiTheme="minorHAnsi" w:hAnsiTheme="minorHAnsi" w:cstheme="minorHAnsi"/>
          <w:color w:val="0D0D0D" w:themeColor="text1" w:themeTint="F2"/>
        </w:rPr>
        <w:t>secondary to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physiological leakage and in turn compress</w:t>
      </w:r>
      <w:r w:rsidR="003E45AF" w:rsidRPr="002E7709">
        <w:rPr>
          <w:rFonts w:asciiTheme="minorHAnsi" w:hAnsiTheme="minorHAnsi" w:cstheme="minorHAnsi"/>
          <w:color w:val="0D0D0D" w:themeColor="text1" w:themeTint="F2"/>
        </w:rPr>
        <w:t>e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e ventricular wall. </w:t>
      </w:r>
    </w:p>
    <w:p w14:paraId="2AB5D26A" w14:textId="77777777" w:rsidR="003E242E" w:rsidRDefault="003E242E" w:rsidP="003E242E">
      <w:pPr>
        <w:jc w:val="both"/>
        <w:rPr>
          <w:rFonts w:asciiTheme="minorHAnsi" w:hAnsiTheme="minorHAnsi" w:cstheme="minorHAnsi"/>
          <w:color w:val="0D0D0D" w:themeColor="text1" w:themeTint="F2"/>
        </w:rPr>
      </w:pPr>
    </w:p>
    <w:p w14:paraId="14F16F2D" w14:textId="1B7C11CB" w:rsidR="00A14A74" w:rsidRDefault="00C72EB8" w:rsidP="003E242E">
      <w:pPr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Our technique of decellularizing a heart inside a pressurized pouch is aimed to alleviate this problem and increase decellularization efficiency.</w:t>
      </w:r>
      <w:r w:rsidR="00E64B2F" w:rsidRPr="002E7709">
        <w:rPr>
          <w:rFonts w:asciiTheme="minorHAnsi" w:hAnsiTheme="minorHAnsi" w:cstheme="minorHAnsi"/>
          <w:i/>
          <w:szCs w:val="20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A pressure of 120 mmHg at the aortic root and 14 mmHg in the pouch is maintained throughout the decellularization process. 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>These pressure values are very close to physiological range (80-120 mmHg in aorta and 15 mmHg for Left ventricular end-diastolic pressure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Ramanathan&lt;/Author&gt;&lt;Year&gt;2005&lt;/Year&gt;&lt;RecNum&gt;5348&lt;/RecNum&gt;&lt;DisplayText&gt;&lt;style face="superscript"&gt;22&lt;/style&gt;&lt;/DisplayText&gt;&lt;record&gt;&lt;rec-number&gt;5348&lt;/rec-number&gt;&lt;foreign-keys&gt;&lt;key app="EN" db-id="w5awx2tzxr5frqevr0k59sxu2sasa5ezrdte" timestamp="1528297475"&gt;5348&lt;/key&gt;&lt;/foreign-keys&gt;&lt;ref-type name="Journal Article"&gt;17&lt;/ref-type&gt;&lt;contributors&gt;&lt;authors&gt;&lt;author&gt;Ramanathan, T.; Skinner, H.&lt;/author&gt;&lt;/authors&gt;&lt;/contributors&gt;&lt;titles&gt;&lt;title&gt;Coronary blood flow&lt;/title&gt;&lt;secondary-title&gt;Continuing Education in Anaesthesia Critical Care &amp;amp; Pain&lt;/secondary-title&gt;&lt;/titles&gt;&lt;periodical&gt;&lt;full-title&gt;Continuing Education in Anaesthesia Critical Care &amp;amp; Pain&lt;/full-title&gt;&lt;/periodical&gt;&lt;pages&gt;61-64&lt;/pages&gt;&lt;volume&gt;5&lt;/volume&gt;&lt;number&gt;2&lt;/number&gt;&lt;dates&gt;&lt;year&gt;2005&lt;/year&gt;&lt;/dates&gt;&lt;urls&gt;&lt;/urls&gt;&lt;electronic-resource-num&gt;https://doi.org/10.1093/bjaceaccp/mki012&lt;/electronic-resource-num&gt;&lt;/record&gt;&lt;/Cite&gt;&lt;/EndNote&gt;</w:instrTex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D135D3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2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>). According to Murthy</w:t>
      </w:r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 xml:space="preserve"> et al.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dXJ0aHk8L0F1dGhvcj48WWVhcj4yMDE4PC9ZZWFyPjxS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</w:fldData>
        </w:fldCha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dXJ0aHk8L0F1dGhvcj48WWVhcj4yMDE4PC9ZZWFyPjxS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</w:fldData>
        </w:fldCha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D135D3" w:rsidRPr="002E7709">
        <w:rPr>
          <w:rFonts w:asciiTheme="minorHAnsi" w:hAnsiTheme="minorHAnsi" w:cstheme="minorHAnsi"/>
          <w:color w:val="0D0D0D" w:themeColor="text1" w:themeTint="F2"/>
        </w:rP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135D3" w:rsidRPr="002E7709">
        <w:rPr>
          <w:rFonts w:asciiTheme="minorHAnsi" w:hAnsiTheme="minorHAnsi" w:cstheme="minorHAnsi"/>
          <w:color w:val="0D0D0D" w:themeColor="text1" w:themeTint="F2"/>
        </w:rP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D135D3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3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>, the myocardial blood flow rate ranges from 0.61 to 1.10 mL/min/g, and the human heart weight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b2xpbmE8L0F1dGhvcj48WWVhcj4yMDEyPC9ZZWFyPjxS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</w:fldData>
        </w:fldCha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Nb2xpbmE8L0F1dGhvcj48WWVhcj4yMDEyPC9ZZWFyPjxS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</w:fldData>
        </w:fldCha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D135D3" w:rsidRPr="002E7709">
        <w:rPr>
          <w:rFonts w:asciiTheme="minorHAnsi" w:hAnsiTheme="minorHAnsi" w:cstheme="minorHAnsi"/>
          <w:color w:val="0D0D0D" w:themeColor="text1" w:themeTint="F2"/>
        </w:rP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135D3" w:rsidRPr="002E7709">
        <w:rPr>
          <w:rFonts w:asciiTheme="minorHAnsi" w:hAnsiTheme="minorHAnsi" w:cstheme="minorHAnsi"/>
          <w:color w:val="0D0D0D" w:themeColor="text1" w:themeTint="F2"/>
        </w:rPr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D135D3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4,25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 xml:space="preserve"> is about 245 to 308 g; hence, the physiological coronary flow rate is about 149.45 to 338.80 mL/min, 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t>but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 xml:space="preserve"> depends on heart weight. Our outflow rate from PA ranged from 20 to 50 mL/min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 xml:space="preserve"> which is less than the value of physiological coronary flow rate 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t>and could have resulted from 2 different situations: 1) the infusion of solutions to the heart produce edema and there is also normal anatomical drainage of the coronary system to the left ventricle cavity; 2) as the decellularization occurs, liquid is also lost through the decellularized walls due to a natural increase in their permeability</w:t>
      </w:r>
      <w:r w:rsidR="00B77EA9" w:rsidRPr="002E7709">
        <w:rPr>
          <w:rFonts w:asciiTheme="minorHAnsi" w:hAnsiTheme="minorHAnsi" w:cstheme="minorHAnsi"/>
          <w:i/>
          <w:color w:val="0D0D0D" w:themeColor="text1" w:themeTint="F2"/>
        </w:rPr>
        <w:t>.</w:t>
      </w:r>
      <w:r w:rsidR="00D135D3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This pressure differential prevents </w:t>
      </w:r>
      <w:r w:rsidRPr="002E7709">
        <w:rPr>
          <w:rFonts w:asciiTheme="minorHAnsi" w:hAnsiTheme="minorHAnsi" w:cstheme="minorHAnsi"/>
          <w:noProof/>
          <w:color w:val="0D0D0D" w:themeColor="text1" w:themeTint="F2"/>
        </w:rPr>
        <w:t>collapse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of the vessels and allows them to remain patent. 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t xml:space="preserve">Moreover, this </w:t>
      </w:r>
      <w:r w:rsidR="00B77EA9" w:rsidRPr="002E7709">
        <w:rPr>
          <w:rFonts w:asciiTheme="minorHAnsi" w:hAnsiTheme="minorHAnsi" w:cstheme="minorHAnsi"/>
          <w:color w:val="0D0D0D" w:themeColor="text1" w:themeTint="F2"/>
        </w:rPr>
        <w:lastRenderedPageBreak/>
        <w:t>system maintains the heart in relative anatomic conditions without compressing the myocardial wall, which would increase coronary vascular resistance and impair the intravascular circulation of the decellularization solutions</w:t>
      </w:r>
      <w:r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93104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F308E3" w:rsidRPr="002E7709">
        <w:rPr>
          <w:rFonts w:asciiTheme="minorHAnsi" w:hAnsiTheme="minorHAnsi" w:cstheme="minorHAnsi"/>
          <w:color w:val="0D0D0D" w:themeColor="text1" w:themeTint="F2"/>
        </w:rPr>
        <w:t>The infusion flow rate profile of human hearts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A</w:t>
      </w:r>
      <w:r w:rsidR="00F308E3" w:rsidRPr="002E7709">
        <w:rPr>
          <w:rFonts w:asciiTheme="minorHAnsi" w:hAnsiTheme="minorHAnsi" w:cstheme="minorHAnsi"/>
          <w:color w:val="0D0D0D" w:themeColor="text1" w:themeTint="F2"/>
        </w:rPr>
        <w:t xml:space="preserve">) is very similar to 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>what we observed in</w:t>
      </w:r>
      <w:r w:rsidR="00F308E3" w:rsidRPr="002E7709">
        <w:rPr>
          <w:rFonts w:asciiTheme="minorHAnsi" w:hAnsiTheme="minorHAnsi" w:cstheme="minorHAnsi"/>
          <w:color w:val="0D0D0D" w:themeColor="text1" w:themeTint="F2"/>
        </w:rPr>
        <w:t xml:space="preserve"> our inverted decellularization of porcine heart</w: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B7028D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t xml:space="preserve"> with lowe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>st infusion flow rate occurring</w: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t xml:space="preserve"> during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B7028D" w:rsidRPr="002E7709">
        <w:rPr>
          <w:rFonts w:asciiTheme="minorHAnsi" w:hAnsiTheme="minorHAnsi" w:cstheme="minorHAnsi"/>
          <w:color w:val="0D0D0D" w:themeColor="text1" w:themeTint="F2"/>
        </w:rPr>
        <w:t>hypotonic perfusion</w:t>
      </w:r>
      <w:r w:rsidR="003700CB" w:rsidRPr="002E7709">
        <w:rPr>
          <w:rFonts w:asciiTheme="minorHAnsi" w:hAnsiTheme="minorHAnsi" w:cstheme="minorHAnsi"/>
          <w:color w:val="0D0D0D" w:themeColor="text1" w:themeTint="F2"/>
        </w:rPr>
        <w:t xml:space="preserve"> and </w:t>
      </w:r>
      <w:r w:rsidR="00313711" w:rsidRPr="002E7709">
        <w:rPr>
          <w:rFonts w:asciiTheme="minorHAnsi" w:hAnsiTheme="minorHAnsi" w:cstheme="minorHAnsi"/>
          <w:color w:val="0D0D0D" w:themeColor="text1" w:themeTint="F2"/>
        </w:rPr>
        <w:t xml:space="preserve">a slight increase in flow rate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(110.61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14.40 m</w:t>
      </w:r>
      <w:r w:rsidR="00DA1398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/min to 176.31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44.03 m</w:t>
      </w:r>
      <w:r w:rsidR="00DA1398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 xml:space="preserve">/min) 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 xml:space="preserve">occurring </w:t>
      </w:r>
      <w:r w:rsidR="00313711" w:rsidRPr="002E7709">
        <w:rPr>
          <w:rFonts w:asciiTheme="minorHAnsi" w:hAnsiTheme="minorHAnsi" w:cstheme="minorHAnsi"/>
          <w:color w:val="0D0D0D" w:themeColor="text1" w:themeTint="F2"/>
        </w:rPr>
        <w:t>during 1% SDS perfusion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. Our infusion flow rate </w:t>
      </w:r>
      <w:r w:rsidR="00BA6567" w:rsidRPr="002E7709">
        <w:rPr>
          <w:rFonts w:asciiTheme="minorHAnsi" w:hAnsiTheme="minorHAnsi" w:cstheme="minorHAnsi"/>
          <w:color w:val="0D0D0D" w:themeColor="text1" w:themeTint="F2"/>
        </w:rPr>
        <w:t>(mean value=151.50</w:t>
      </w:r>
      <w:r w:rsidR="00BA6567" w:rsidRPr="002E7709">
        <w:rPr>
          <w:rFonts w:asciiTheme="minorHAnsi" w:hAnsiTheme="minorHAnsi" w:cstheme="minorHAnsi"/>
          <w:color w:val="0D0D0D" w:themeColor="text1" w:themeTint="F2"/>
        </w:rPr>
        <w:sym w:font="Symbol" w:char="F0B1"/>
      </w:r>
      <w:r w:rsidR="00BA6567" w:rsidRPr="002E7709">
        <w:rPr>
          <w:rFonts w:asciiTheme="minorHAnsi" w:hAnsiTheme="minorHAnsi" w:cstheme="minorHAnsi"/>
          <w:color w:val="0D0D0D" w:themeColor="text1" w:themeTint="F2"/>
        </w:rPr>
        <w:t>3.71 m</w:t>
      </w:r>
      <w:r w:rsidR="00DA1398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BA6567" w:rsidRPr="002E7709">
        <w:rPr>
          <w:rFonts w:asciiTheme="minorHAnsi" w:hAnsiTheme="minorHAnsi" w:cstheme="minorHAnsi"/>
          <w:color w:val="0D0D0D" w:themeColor="text1" w:themeTint="F2"/>
        </w:rPr>
        <w:t xml:space="preserve">/min)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>during 1% SDS perfusion was comparable to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 xml:space="preserve"> or even less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than 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>that for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>human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 xml:space="preserve"> heart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AC377C" w:rsidRPr="002E7709">
        <w:rPr>
          <w:rFonts w:asciiTheme="minorHAnsi" w:hAnsiTheme="minorHAnsi" w:cstheme="minorHAnsi"/>
          <w:color w:val="0D0D0D" w:themeColor="text1" w:themeTint="F2"/>
        </w:rPr>
        <w:t>decellularization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reported by </w:t>
      </w:r>
      <w:proofErr w:type="spellStart"/>
      <w:r w:rsidR="00083416" w:rsidRPr="002E7709">
        <w:rPr>
          <w:rFonts w:asciiTheme="minorHAnsi" w:hAnsiTheme="minorHAnsi" w:cstheme="minorHAnsi"/>
          <w:color w:val="0D0D0D" w:themeColor="text1" w:themeTint="F2"/>
        </w:rPr>
        <w:t>Guyette</w:t>
      </w:r>
      <w:proofErr w:type="spellEnd"/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 xml:space="preserve"> et al.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jwvWWVhcj48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HdXlldHRlPC9BdXRob3I+PFllYXI+MjAxNjwvWWVhcj48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</w:fldData>
        </w:fldCha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6B5580" w:rsidRPr="002E7709">
        <w:rPr>
          <w:rFonts w:asciiTheme="minorHAnsi" w:hAnsiTheme="minorHAnsi" w:cstheme="minorHAnsi"/>
          <w:color w:val="0D0D0D" w:themeColor="text1" w:themeTint="F2"/>
        </w:rPr>
      </w:r>
      <w:r w:rsidR="006B5580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083416" w:rsidRPr="002E7709">
        <w:rPr>
          <w:rFonts w:asciiTheme="minorHAnsi" w:hAnsiTheme="minorHAnsi" w:cstheme="minorHAnsi"/>
          <w:color w:val="0D0D0D" w:themeColor="text1" w:themeTint="F2"/>
        </w:rPr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083416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14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However, our method is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 xml:space="preserve">performed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>with pressure control of 120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mmHg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and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their method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use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>d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60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>mmHg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>. T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his </w:t>
      </w:r>
      <w:r w:rsidR="00D90C14" w:rsidRPr="002E7709">
        <w:rPr>
          <w:rFonts w:asciiTheme="minorHAnsi" w:hAnsiTheme="minorHAnsi" w:cstheme="minorHAnsi"/>
          <w:color w:val="0D0D0D" w:themeColor="text1" w:themeTint="F2"/>
        </w:rPr>
        <w:t xml:space="preserve">difference in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perfusion pressures 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>suggests a superior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effectiveness of aortic valve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>closure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 xml:space="preserve"> in our technique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since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 a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 lower infusion flow rate 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>could</w:t>
      </w:r>
      <w:r w:rsidR="00A83AD7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3416" w:rsidRPr="002E7709">
        <w:rPr>
          <w:rFonts w:asciiTheme="minorHAnsi" w:hAnsiTheme="minorHAnsi" w:cstheme="minorHAnsi"/>
          <w:color w:val="0D0D0D" w:themeColor="text1" w:themeTint="F2"/>
        </w:rPr>
        <w:t xml:space="preserve">maintain higher pressure. </w:t>
      </w:r>
      <w:r w:rsidR="00143828" w:rsidRPr="002E7709">
        <w:rPr>
          <w:rFonts w:asciiTheme="minorHAnsi" w:hAnsiTheme="minorHAnsi" w:cstheme="minorHAnsi"/>
          <w:color w:val="0D0D0D" w:themeColor="text1" w:themeTint="F2"/>
        </w:rPr>
        <w:t xml:space="preserve">Another possibility </w:t>
      </w:r>
      <w:r w:rsidR="00B721D7" w:rsidRPr="002E7709">
        <w:rPr>
          <w:rFonts w:asciiTheme="minorHAnsi" w:hAnsiTheme="minorHAnsi" w:cstheme="minorHAnsi"/>
          <w:color w:val="0D0D0D" w:themeColor="text1" w:themeTint="F2"/>
        </w:rPr>
        <w:t>is that the</w:t>
      </w:r>
      <w:r w:rsidR="00143828" w:rsidRPr="002E7709">
        <w:rPr>
          <w:rFonts w:asciiTheme="minorHAnsi" w:hAnsiTheme="minorHAnsi" w:cstheme="minorHAnsi"/>
          <w:color w:val="0D0D0D" w:themeColor="text1" w:themeTint="F2"/>
        </w:rPr>
        <w:t xml:space="preserve"> increased coronary resistance </w:t>
      </w:r>
      <w:r w:rsidR="00B721D7" w:rsidRPr="002E7709">
        <w:rPr>
          <w:rFonts w:asciiTheme="minorHAnsi" w:hAnsiTheme="minorHAnsi" w:cstheme="minorHAnsi"/>
          <w:color w:val="0D0D0D" w:themeColor="text1" w:themeTint="F2"/>
        </w:rPr>
        <w:t xml:space="preserve">was </w:t>
      </w:r>
      <w:r w:rsidR="00143828" w:rsidRPr="002E7709">
        <w:rPr>
          <w:rFonts w:asciiTheme="minorHAnsi" w:hAnsiTheme="minorHAnsi" w:cstheme="minorHAnsi"/>
          <w:color w:val="0D0D0D" w:themeColor="text1" w:themeTint="F2"/>
        </w:rPr>
        <w:t>due to the applied 14 mmHg pressure inside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143828" w:rsidRPr="002E7709">
        <w:rPr>
          <w:rFonts w:asciiTheme="minorHAnsi" w:hAnsiTheme="minorHAnsi" w:cstheme="minorHAnsi"/>
          <w:color w:val="0D0D0D" w:themeColor="text1" w:themeTint="F2"/>
        </w:rPr>
        <w:t xml:space="preserve"> pouch. 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>Additionally, o</w:t>
      </w:r>
      <w:r w:rsidR="001A7F11" w:rsidRPr="002E7709">
        <w:rPr>
          <w:rFonts w:asciiTheme="minorHAnsi" w:hAnsiTheme="minorHAnsi" w:cstheme="minorHAnsi"/>
          <w:color w:val="0D0D0D" w:themeColor="text1" w:themeTint="F2"/>
        </w:rPr>
        <w:t>ur human heart method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 xml:space="preserve"> showed </w:t>
      </w:r>
      <w:r w:rsidR="001A7F11" w:rsidRPr="002E7709">
        <w:rPr>
          <w:rFonts w:asciiTheme="minorHAnsi" w:hAnsiTheme="minorHAnsi" w:cstheme="minorHAnsi"/>
          <w:color w:val="0D0D0D" w:themeColor="text1" w:themeTint="F2"/>
        </w:rPr>
        <w:t>a similar trend of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 xml:space="preserve"> decreasing </w:t>
      </w:r>
      <w:r w:rsidR="001A7F11" w:rsidRPr="002E7709">
        <w:rPr>
          <w:rFonts w:asciiTheme="minorHAnsi" w:hAnsiTheme="minorHAnsi" w:cstheme="minorHAnsi"/>
          <w:color w:val="0D0D0D" w:themeColor="text1" w:themeTint="F2"/>
        </w:rPr>
        <w:t xml:space="preserve">coronary 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 xml:space="preserve">perfusion 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 xml:space="preserve">efficiency 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>(</w:t>
      </w:r>
      <w:r w:rsidR="005663CF" w:rsidRPr="002E7709">
        <w:rPr>
          <w:rFonts w:asciiTheme="minorHAnsi" w:hAnsiTheme="minorHAnsi" w:cstheme="minorHAnsi"/>
          <w:color w:val="0D0D0D" w:themeColor="text1" w:themeTint="F2"/>
        </w:rPr>
        <w:t xml:space="preserve">~30%, 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7C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, </w:t>
      </w:r>
      <w:r w:rsidR="003E242E">
        <w:rPr>
          <w:rFonts w:asciiTheme="minorHAnsi" w:hAnsiTheme="minorHAnsi" w:cstheme="minorHAnsi"/>
          <w:b/>
          <w:color w:val="0D0D0D" w:themeColor="text1" w:themeTint="F2"/>
        </w:rPr>
        <w:t>7D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 xml:space="preserve">) 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>from hyper to hypo</w:t>
      </w:r>
      <w:r w:rsidR="001A7F11" w:rsidRPr="002E7709">
        <w:rPr>
          <w:rFonts w:asciiTheme="minorHAnsi" w:hAnsiTheme="minorHAnsi" w:cstheme="minorHAnsi"/>
          <w:color w:val="0D0D0D" w:themeColor="text1" w:themeTint="F2"/>
        </w:rPr>
        <w:t>tonic solution change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>when compared to</w:t>
      </w:r>
      <w:r w:rsidR="00C125E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23515" w:rsidRPr="002E7709">
        <w:rPr>
          <w:rFonts w:asciiTheme="minorHAnsi" w:hAnsiTheme="minorHAnsi" w:cstheme="minorHAnsi"/>
          <w:color w:val="0D0D0D" w:themeColor="text1" w:themeTint="F2"/>
        </w:rPr>
        <w:t xml:space="preserve">our inverted porcine heart </w:t>
      </w:r>
      <w:r w:rsidR="00623515" w:rsidRPr="002E7709">
        <w:rPr>
          <w:rFonts w:asciiTheme="minorHAnsi" w:hAnsiTheme="minorHAnsi" w:cstheme="minorHAnsi"/>
          <w:noProof/>
          <w:color w:val="0D0D0D" w:themeColor="text1" w:themeTint="F2"/>
        </w:rPr>
        <w:t>decellularization</w:t>
      </w:r>
      <w:r w:rsidR="005663CF" w:rsidRPr="002E7709">
        <w:rPr>
          <w:rFonts w:asciiTheme="minorHAnsi" w:hAnsiTheme="minorHAnsi" w:cstheme="minorHAnsi"/>
          <w:noProof/>
          <w:color w:val="0D0D0D" w:themeColor="text1" w:themeTint="F2"/>
        </w:rPr>
        <w:t xml:space="preserve"> </w:t>
      </w:r>
      <w:r w:rsidR="005663CF" w:rsidRPr="002E7709">
        <w:rPr>
          <w:rFonts w:asciiTheme="minorHAnsi" w:hAnsiTheme="minorHAnsi" w:cstheme="minorHAnsi"/>
          <w:color w:val="0D0D0D" w:themeColor="text1" w:themeTint="F2"/>
        </w:rPr>
        <w:t>(~10% in inverted orientation</w:t>
      </w:r>
      <w:r w:rsidR="005663CF" w:rsidRPr="002E7709">
        <w:rPr>
          <w:rFonts w:asciiTheme="minorHAnsi" w:hAnsiTheme="minorHAnsi" w:cstheme="minorHAnsi"/>
          <w:noProof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noProof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5663CF" w:rsidRPr="002E7709">
        <w:rPr>
          <w:rFonts w:asciiTheme="minorHAnsi" w:hAnsiTheme="minorHAnsi" w:cstheme="minorHAnsi"/>
          <w:noProof/>
          <w:color w:val="0D0D0D" w:themeColor="text1" w:themeTint="F2"/>
        </w:rPr>
        <w:fldChar w:fldCharType="separate"/>
      </w:r>
      <w:r w:rsidR="005663CF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5663CF" w:rsidRPr="002E7709">
        <w:rPr>
          <w:rFonts w:asciiTheme="minorHAnsi" w:hAnsiTheme="minorHAnsi" w:cstheme="minorHAnsi"/>
          <w:noProof/>
          <w:color w:val="0D0D0D" w:themeColor="text1" w:themeTint="F2"/>
        </w:rPr>
        <w:fldChar w:fldCharType="end"/>
      </w:r>
      <w:r w:rsidR="005663CF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>vs.</w:t>
      </w:r>
      <w:r w:rsidR="005663CF" w:rsidRPr="002E7709">
        <w:rPr>
          <w:rFonts w:asciiTheme="minorHAnsi" w:hAnsiTheme="minorHAnsi" w:cstheme="minorHAnsi"/>
          <w:color w:val="0D0D0D" w:themeColor="text1" w:themeTint="F2"/>
        </w:rPr>
        <w:t xml:space="preserve"> 1-2% in upright orientation)</w:t>
      </w:r>
      <w:r w:rsidR="001F3525" w:rsidRPr="002E7709">
        <w:rPr>
          <w:rFonts w:asciiTheme="minorHAnsi" w:hAnsiTheme="minorHAnsi" w:cstheme="minorHAnsi"/>
          <w:noProof/>
          <w:color w:val="0D0D0D" w:themeColor="text1" w:themeTint="F2"/>
        </w:rPr>
        <w:t>.</w:t>
      </w:r>
      <w:r w:rsidR="005663CF" w:rsidRPr="002E7709">
        <w:rPr>
          <w:rFonts w:asciiTheme="minorHAnsi" w:hAnsiTheme="minorHAnsi" w:cstheme="minorHAnsi"/>
          <w:i/>
          <w:color w:val="0D0D0D" w:themeColor="text1" w:themeTint="F2"/>
        </w:rPr>
        <w:t xml:space="preserve"> </w:t>
      </w:r>
      <w:r w:rsidR="001A7F11" w:rsidRPr="002E7709">
        <w:rPr>
          <w:rFonts w:asciiTheme="minorHAnsi" w:hAnsiTheme="minorHAnsi" w:cstheme="minorHAnsi"/>
          <w:color w:val="0D0D0D" w:themeColor="text1" w:themeTint="F2"/>
        </w:rPr>
        <w:t>However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 xml:space="preserve"> this novel method </w:t>
      </w:r>
      <w:r w:rsidR="00F139C0" w:rsidRPr="002E7709">
        <w:rPr>
          <w:rFonts w:asciiTheme="minorHAnsi" w:hAnsiTheme="minorHAnsi" w:cstheme="minorHAnsi"/>
          <w:color w:val="0D0D0D" w:themeColor="text1" w:themeTint="F2"/>
        </w:rPr>
        <w:t>could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preserve 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>coronary perfusion efficiency during SDS perfusion comparable to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D6407" w:rsidRPr="002E7709">
        <w:rPr>
          <w:rFonts w:asciiTheme="minorHAnsi" w:hAnsiTheme="minorHAnsi" w:cstheme="minorHAnsi"/>
          <w:color w:val="0D0D0D" w:themeColor="text1" w:themeTint="F2"/>
        </w:rPr>
        <w:t>solution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>perfusion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7D6407" w:rsidRPr="002E7709">
        <w:rPr>
          <w:rFonts w:asciiTheme="minorHAnsi" w:hAnsiTheme="minorHAnsi" w:cstheme="minorHAnsi"/>
          <w:color w:val="0D0D0D" w:themeColor="text1" w:themeTint="F2"/>
        </w:rPr>
        <w:t xml:space="preserve">and thus appears superior to our prior method of sample inversion. 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Table 1</w:t>
      </w:r>
      <w:r w:rsidR="0033093A" w:rsidRPr="002E7709">
        <w:rPr>
          <w:rFonts w:asciiTheme="minorHAnsi" w:hAnsiTheme="minorHAnsi" w:cstheme="minorHAnsi"/>
          <w:color w:val="0D0D0D" w:themeColor="text1" w:themeTint="F2"/>
        </w:rPr>
        <w:t xml:space="preserve"> lists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33093A" w:rsidRPr="002E7709">
        <w:rPr>
          <w:rFonts w:asciiTheme="minorHAnsi" w:hAnsiTheme="minorHAnsi" w:cstheme="minorHAnsi"/>
          <w:color w:val="0D0D0D" w:themeColor="text1" w:themeTint="F2"/>
        </w:rPr>
        <w:t xml:space="preserve">pros and cons of conventional upright perfusion </w:t>
      </w:r>
      <w:r w:rsidR="00080021" w:rsidRPr="00080021">
        <w:rPr>
          <w:rFonts w:asciiTheme="minorHAnsi" w:hAnsiTheme="minorHAnsi" w:cstheme="minorHAnsi"/>
          <w:i/>
          <w:color w:val="0D0D0D" w:themeColor="text1" w:themeTint="F2"/>
        </w:rPr>
        <w:t>vs.</w:t>
      </w:r>
      <w:r w:rsidR="0033093A" w:rsidRPr="002E7709">
        <w:rPr>
          <w:rFonts w:asciiTheme="minorHAnsi" w:hAnsiTheme="minorHAnsi" w:cstheme="minorHAnsi"/>
          <w:color w:val="0D0D0D" w:themeColor="text1" w:themeTint="F2"/>
        </w:rPr>
        <w:t xml:space="preserve"> inverted </w:t>
      </w:r>
      <w:proofErr w:type="spellStart"/>
      <w:r w:rsidR="0033093A" w:rsidRPr="002E7709">
        <w:rPr>
          <w:rFonts w:asciiTheme="minorHAnsi" w:hAnsiTheme="minorHAnsi" w:cstheme="minorHAnsi"/>
          <w:color w:val="0D0D0D" w:themeColor="text1" w:themeTint="F2"/>
        </w:rPr>
        <w:t>Langendorff</w:t>
      </w:r>
      <w:proofErr w:type="spellEnd"/>
      <w:r w:rsidR="0033093A" w:rsidRPr="002E7709">
        <w:rPr>
          <w:rFonts w:asciiTheme="minorHAnsi" w:hAnsiTheme="minorHAnsi" w:cstheme="minorHAnsi"/>
          <w:color w:val="0D0D0D" w:themeColor="text1" w:themeTint="F2"/>
        </w:rPr>
        <w:t xml:space="preserve"> perfusion inside a pressurized pouch.</w:t>
      </w:r>
    </w:p>
    <w:p w14:paraId="6C3B6F35" w14:textId="77777777" w:rsidR="003E242E" w:rsidRPr="002E7709" w:rsidRDefault="003E242E" w:rsidP="003E242E">
      <w:pPr>
        <w:jc w:val="both"/>
        <w:rPr>
          <w:rFonts w:asciiTheme="minorHAnsi" w:hAnsiTheme="minorHAnsi" w:cstheme="minorHAnsi"/>
          <w:color w:val="0D0D0D" w:themeColor="text1" w:themeTint="F2"/>
        </w:rPr>
      </w:pPr>
    </w:p>
    <w:p w14:paraId="0D42BD56" w14:textId="4983F47B" w:rsidR="00877ED2" w:rsidRPr="002E7709" w:rsidRDefault="007D6407" w:rsidP="00925823">
      <w:pPr>
        <w:jc w:val="both"/>
        <w:rPr>
          <w:rFonts w:asciiTheme="minorHAnsi" w:hAnsiTheme="minorHAnsi" w:cstheme="minorHAnsi"/>
          <w:color w:val="0D0D0D" w:themeColor="text1" w:themeTint="F2"/>
        </w:rPr>
      </w:pPr>
      <w:r w:rsidRPr="002E7709">
        <w:rPr>
          <w:rFonts w:asciiTheme="minorHAnsi" w:hAnsiTheme="minorHAnsi" w:cstheme="minorHAnsi"/>
          <w:color w:val="0D0D0D" w:themeColor="text1" w:themeTint="F2"/>
        </w:rPr>
        <w:t>In addition to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 xml:space="preserve"> flow rate, outflow turbidity monitoring could be another useful tool to evaluate decellularization </w:t>
      </w:r>
      <w:r w:rsidRPr="002E7709">
        <w:rPr>
          <w:rFonts w:asciiTheme="minorHAnsi" w:hAnsiTheme="minorHAnsi" w:cstheme="minorHAnsi"/>
          <w:color w:val="0D0D0D" w:themeColor="text1" w:themeTint="F2"/>
        </w:rPr>
        <w:t>progress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 and efficiency</w:t>
      </w:r>
      <w:r w:rsidR="00877ED2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960C16">
        <w:rPr>
          <w:rFonts w:asciiTheme="minorHAnsi" w:hAnsiTheme="minorHAnsi" w:cstheme="minorHAnsi"/>
          <w:color w:val="0D0D0D" w:themeColor="text1" w:themeTint="F2"/>
        </w:rPr>
        <w:t>During</w:t>
      </w:r>
      <w:bookmarkStart w:id="0" w:name="_GoBack"/>
      <w:bookmarkEnd w:id="0"/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decellularization, </w:t>
      </w:r>
      <w:r w:rsidR="0046462B" w:rsidRPr="002E7709">
        <w:rPr>
          <w:rFonts w:asciiTheme="minorHAnsi" w:hAnsiTheme="minorHAnsi" w:cstheme="minorHAnsi"/>
          <w:noProof/>
          <w:color w:val="0D0D0D" w:themeColor="text1" w:themeTint="F2"/>
        </w:rPr>
        <w:t>turbidity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of the effluent from the 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PA </w:t>
      </w:r>
      <w:r w:rsidR="00DA1398" w:rsidRPr="002E7709">
        <w:rPr>
          <w:rFonts w:asciiTheme="minorHAnsi" w:hAnsiTheme="minorHAnsi" w:cstheme="minorHAnsi"/>
          <w:color w:val="0D0D0D" w:themeColor="text1" w:themeTint="F2"/>
        </w:rPr>
        <w:t>wa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higher than that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of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effluent from 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>non-PA sites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8B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). </w:t>
      </w:r>
      <w:r w:rsidR="001F3525" w:rsidRPr="002E7709">
        <w:rPr>
          <w:rFonts w:asciiTheme="minorHAnsi" w:hAnsiTheme="minorHAnsi" w:cstheme="minorHAnsi"/>
          <w:color w:val="0D0D0D" w:themeColor="text1" w:themeTint="F2"/>
        </w:rPr>
        <w:t xml:space="preserve">This </w:t>
      </w:r>
      <w:r w:rsidR="00E24B49" w:rsidRPr="002E7709">
        <w:rPr>
          <w:rFonts w:asciiTheme="minorHAnsi" w:hAnsiTheme="minorHAnsi" w:cstheme="minorHAnsi"/>
          <w:color w:val="0D0D0D" w:themeColor="text1" w:themeTint="F2"/>
        </w:rPr>
        <w:t>suggests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at most of the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perfused 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solution </w:t>
      </w:r>
      <w:r w:rsidR="00DA1398" w:rsidRPr="002E7709">
        <w:rPr>
          <w:rFonts w:asciiTheme="minorHAnsi" w:hAnsiTheme="minorHAnsi" w:cstheme="minorHAnsi"/>
          <w:color w:val="0D0D0D" w:themeColor="text1" w:themeTint="F2"/>
        </w:rPr>
        <w:t xml:space="preserve">was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going through the vasculature </w:t>
      </w:r>
      <w:r w:rsidR="0016341C" w:rsidRPr="002E7709">
        <w:rPr>
          <w:rFonts w:asciiTheme="minorHAnsi" w:hAnsiTheme="minorHAnsi" w:cstheme="minorHAnsi"/>
          <w:color w:val="0D0D0D" w:themeColor="text1" w:themeTint="F2"/>
        </w:rPr>
        <w:t>for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“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proper</w:t>
      </w:r>
      <w:r w:rsidRPr="002E7709">
        <w:rPr>
          <w:rFonts w:asciiTheme="minorHAnsi" w:hAnsiTheme="minorHAnsi" w:cstheme="minorHAnsi"/>
          <w:color w:val="0D0D0D" w:themeColor="text1" w:themeTint="F2"/>
        </w:rPr>
        <w:t>”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 decellularization</w:t>
      </w:r>
      <w:r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Pr="002E7709">
        <w:rPr>
          <w:rFonts w:asciiTheme="minorHAnsi" w:hAnsiTheme="minorHAnsi" w:cstheme="minorHAnsi"/>
          <w:color w:val="0D0D0D" w:themeColor="text1" w:themeTint="F2"/>
        </w:rPr>
        <w:t>Yet for this to be valid, the following must be addressed</w:t>
      </w:r>
      <w:r w:rsidR="0016341C" w:rsidRPr="002E7709">
        <w:rPr>
          <w:rFonts w:asciiTheme="minorHAnsi" w:hAnsiTheme="minorHAnsi" w:cstheme="minorHAnsi"/>
          <w:color w:val="0D0D0D" w:themeColor="text1" w:themeTint="F2"/>
        </w:rPr>
        <w:t xml:space="preserve">: </w:t>
      </w:r>
      <w:r w:rsidRPr="002E7709">
        <w:rPr>
          <w:rFonts w:asciiTheme="minorHAnsi" w:hAnsiTheme="minorHAnsi" w:cstheme="minorHAnsi"/>
          <w:color w:val="0D0D0D" w:themeColor="text1" w:themeTint="F2"/>
        </w:rPr>
        <w:t>inter-chamber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>shunt</w:t>
      </w:r>
      <w:r w:rsidRPr="002E7709">
        <w:rPr>
          <w:rFonts w:asciiTheme="minorHAnsi" w:hAnsiTheme="minorHAnsi" w:cstheme="minorHAnsi"/>
          <w:color w:val="0D0D0D" w:themeColor="text1" w:themeTint="F2"/>
        </w:rPr>
        <w:t>s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, or </w:t>
      </w:r>
      <w:r w:rsidRPr="002E7709">
        <w:rPr>
          <w:rFonts w:asciiTheme="minorHAnsi" w:hAnsiTheme="minorHAnsi" w:cstheme="minorHAnsi"/>
          <w:color w:val="0D0D0D" w:themeColor="text1" w:themeTint="F2"/>
        </w:rPr>
        <w:t>patency of the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 aortic valve.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Careful and meticulous inspection</w:t>
      </w:r>
      <w:r w:rsidR="0016341C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is </w:t>
      </w:r>
      <w:r w:rsidR="007346F5" w:rsidRPr="002E7709">
        <w:rPr>
          <w:rFonts w:asciiTheme="minorHAnsi" w:hAnsiTheme="minorHAnsi" w:cstheme="minorHAnsi"/>
          <w:noProof/>
          <w:color w:val="0D0D0D" w:themeColor="text1" w:themeTint="F2"/>
        </w:rPr>
        <w:t>therefore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needed to prevent failure of</w:t>
      </w:r>
      <w:r w:rsidRPr="002E7709">
        <w:rPr>
          <w:rFonts w:asciiTheme="minorHAnsi" w:hAnsiTheme="minorHAnsi" w:cstheme="minorHAnsi"/>
          <w:color w:val="0D0D0D" w:themeColor="text1" w:themeTint="F2"/>
        </w:rPr>
        <w:t xml:space="preserve"> the method due to anatomical non-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conformities.</w:t>
      </w:r>
      <w:r w:rsidR="0046462B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>The turbidity profile (</w:t>
      </w:r>
      <w:r w:rsidR="00080021" w:rsidRPr="00080021">
        <w:rPr>
          <w:rFonts w:asciiTheme="minorHAnsi" w:hAnsiTheme="minorHAnsi" w:cstheme="minorHAnsi"/>
          <w:b/>
          <w:color w:val="0D0D0D" w:themeColor="text1" w:themeTint="F2"/>
        </w:rPr>
        <w:t>Figure 8B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 xml:space="preserve">) of the whole </w:t>
      </w:r>
      <w:r w:rsidR="00F45575" w:rsidRPr="002E7709">
        <w:rPr>
          <w:rFonts w:asciiTheme="minorHAnsi" w:hAnsiTheme="minorHAnsi" w:cstheme="minorHAnsi"/>
          <w:color w:val="0D0D0D" w:themeColor="text1" w:themeTint="F2"/>
        </w:rPr>
        <w:t xml:space="preserve">heart 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 xml:space="preserve">decellularization process 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demonstrated 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 xml:space="preserve">similar trends </w:t>
      </w:r>
      <w:r w:rsidR="0016341C" w:rsidRPr="002E7709">
        <w:rPr>
          <w:rFonts w:asciiTheme="minorHAnsi" w:hAnsiTheme="minorHAnsi" w:cstheme="minorHAnsi"/>
          <w:color w:val="0D0D0D" w:themeColor="text1" w:themeTint="F2"/>
        </w:rPr>
        <w:t>as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 xml:space="preserve"> previously</w:t>
      </w:r>
      <w:r w:rsidR="0016341C" w:rsidRPr="002E7709">
        <w:rPr>
          <w:rFonts w:asciiTheme="minorHAnsi" w:hAnsiTheme="minorHAnsi" w:cstheme="minorHAnsi"/>
          <w:color w:val="0D0D0D" w:themeColor="text1" w:themeTint="F2"/>
        </w:rPr>
        <w:t xml:space="preserve"> shown</w:t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>, with abrupt turbidity change during the initial transition period of different perfusates</w:t>
      </w:r>
      <w:r w:rsidR="00530972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 w:rsidR="00CD0FA8" w:rsidRPr="002E7709"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Lee&lt;/Author&gt;&lt;Year&gt;2016&lt;/Year&gt;&lt;RecNum&gt;5109&lt;/RecNum&gt;&lt;DisplayText&gt;&lt;style face="superscript"&gt;9&lt;/style&gt;&lt;/DisplayText&gt;&lt;record&gt;&lt;rec-number&gt;5109&lt;/rec-number&gt;&lt;foreign-keys&gt;&lt;key app="EN" db-id="w5awx2tzxr5frqevr0k59sxu2sasa5ezrdte" timestamp="1481014673"&gt;5109&lt;/key&gt;&lt;/foreign-keys&gt;&lt;ref-type name="Journal Article"&gt;17&lt;/ref-type&gt;&lt;contributors&gt;&lt;authors&gt;&lt;author&gt;Lee, P. F.&lt;/author&gt;&lt;author&gt;Chau, E.&lt;/author&gt;&lt;author&gt;Cabello, R.&lt;/author&gt;&lt;author&gt;Yeh, A. T.&lt;/author&gt;&lt;author&gt;Sampaio, L. C.&lt;/author&gt;&lt;author&gt;Gobin, A. S.&lt;/author&gt;&lt;author&gt;Taylor, D. A.&lt;/author&gt;&lt;/authors&gt;&lt;/contributors&gt;&lt;auth-address&gt;Regenerative Medicine Research, Texas Heart Institute, Houston, TX 77030, USA.&amp;#xD;Department of Biomedical Engineering, Texas A&amp;amp;M University, College Station, TX 77843, USA.&amp;#xD;Regenerative Medicine Research, Texas Heart Institute, Houston, TX 77030, USA. Electronic address: dtaylor@texasheart.org.&lt;/auth-address&gt;&lt;titles&gt;&lt;title&gt;Inverted orientation improves decellularization of whole porcine hearts&lt;/title&gt;&lt;secondary-title&gt;Acta Biomater&lt;/secondary-title&gt;&lt;/titles&gt;&lt;periodical&gt;&lt;full-title&gt;Acta Biomater&lt;/full-title&gt;&lt;abbr-1&gt;Acta biomaterialia&lt;/abbr-1&gt;&lt;/periodical&gt;&lt;keywords&gt;&lt;keyword&gt;Coronary perfusion efficiency&lt;/keyword&gt;&lt;keyword&gt;Decellularization&lt;/keyword&gt;&lt;keyword&gt;Extracellular matrix&lt;/keyword&gt;&lt;keyword&gt;Flow dynamics&lt;/keyword&gt;&lt;keyword&gt;Organogenesis&lt;/keyword&gt;&lt;keyword&gt;Tissue engineering&lt;/keyword&gt;&lt;/keywords&gt;&lt;dates&gt;&lt;year&gt;2016&lt;/year&gt;&lt;pub-dates&gt;&lt;date&gt;Nov 21&lt;/date&gt;&lt;/pub-dates&gt;&lt;/dates&gt;&lt;isbn&gt;1878-7568 (Electronic)&amp;#xD;1742-7061 (Linking)&lt;/isbn&gt;&lt;accession-num&gt;27884776&lt;/accession-num&gt;&lt;urls&gt;&lt;related-urls&gt;&lt;url&gt;https://www.ncbi.nlm.nih.gov/pubmed/27884776&lt;/url&gt;&lt;/related-urls&gt;&lt;/urls&gt;&lt;electronic-resource-num&gt;10.1016/j.actbio.2016.11.047&lt;/electronic-resource-num&gt;&lt;/record&gt;&lt;/Cite&gt;&lt;/EndNote&gt;</w:instrText>
      </w:r>
      <w:r w:rsidR="00530972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530972" w:rsidRPr="002E7709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9</w:t>
      </w:r>
      <w:r w:rsidR="00530972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2F32E3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530972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</w:p>
    <w:p w14:paraId="5F6D0C8E" w14:textId="77777777" w:rsidR="003E242E" w:rsidRDefault="003E242E" w:rsidP="00925823">
      <w:pPr>
        <w:jc w:val="both"/>
        <w:rPr>
          <w:rFonts w:asciiTheme="minorHAnsi" w:hAnsiTheme="minorHAnsi" w:cstheme="minorHAnsi"/>
          <w:b/>
          <w:color w:val="0D0D0D" w:themeColor="text1" w:themeTint="F2"/>
        </w:rPr>
      </w:pPr>
    </w:p>
    <w:p w14:paraId="54663141" w14:textId="32D1444D" w:rsidR="00146D74" w:rsidRPr="002E7709" w:rsidRDefault="00BE0455" w:rsidP="00925823">
      <w:pPr>
        <w:jc w:val="both"/>
        <w:rPr>
          <w:rFonts w:asciiTheme="minorHAnsi" w:hAnsiTheme="minorHAnsi" w:cstheme="minorHAnsi"/>
          <w:color w:val="0D0D0D" w:themeColor="text1" w:themeTint="F2"/>
        </w:rPr>
      </w:pPr>
      <w:r>
        <w:rPr>
          <w:rFonts w:asciiTheme="minorHAnsi" w:hAnsiTheme="minorHAnsi" w:cstheme="minorHAnsi"/>
          <w:color w:val="0D0D0D" w:themeColor="text1" w:themeTint="F2"/>
        </w:rPr>
        <w:t>A</w:t>
      </w:r>
      <w:r w:rsidRPr="00EB2A53">
        <w:rPr>
          <w:rFonts w:asciiTheme="minorHAnsi" w:hAnsiTheme="minorHAnsi" w:cstheme="minorHAnsi"/>
          <w:color w:val="0D0D0D" w:themeColor="text1" w:themeTint="F2"/>
        </w:rPr>
        <w:t xml:space="preserve"> main goal for decellularized tissues is to be able to repopulate them with cells and achieve high cell attachment, proliferation, maturation and functionality. Our decellularized tissues have been successfully</w:t>
      </w:r>
      <w:r w:rsidR="003E242E">
        <w:rPr>
          <w:rFonts w:asciiTheme="minorHAnsi" w:hAnsiTheme="minorHAnsi" w:cstheme="minorHAnsi"/>
          <w:color w:val="0D0D0D" w:themeColor="text1" w:themeTint="F2"/>
        </w:rPr>
        <w:t xml:space="preserve"> </w:t>
      </w:r>
      <w:proofErr w:type="spellStart"/>
      <w:r w:rsidR="003E242E">
        <w:rPr>
          <w:rFonts w:asciiTheme="minorHAnsi" w:hAnsiTheme="minorHAnsi" w:cstheme="minorHAnsi"/>
          <w:color w:val="0D0D0D" w:themeColor="text1" w:themeTint="F2"/>
        </w:rPr>
        <w:t>cellu</w:t>
      </w:r>
      <w:r w:rsidRPr="00EB2A53">
        <w:rPr>
          <w:rFonts w:asciiTheme="minorHAnsi" w:hAnsiTheme="minorHAnsi" w:cstheme="minorHAnsi"/>
          <w:color w:val="0D0D0D" w:themeColor="text1" w:themeTint="F2"/>
        </w:rPr>
        <w:t>larized</w:t>
      </w:r>
      <w:proofErr w:type="spellEnd"/>
      <w:r w:rsidRPr="00EB2A53">
        <w:rPr>
          <w:rFonts w:asciiTheme="minorHAnsi" w:hAnsiTheme="minorHAnsi" w:cstheme="minorHAnsi"/>
          <w:color w:val="0D0D0D" w:themeColor="text1" w:themeTint="F2"/>
        </w:rPr>
        <w:t xml:space="preserve"> for various applications</w: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Sb2JlcnRzb248L0F1dGhvcj48WWVhcj4yMDE0PC9ZZWFy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OTA0MDY8L3BhZ2VzPjx2b2x1bWU+OTwvdm9sdW1lPjxudW1iZXI+Mjwv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AxOTE4OTI8L3BhZ2VzPjx2b2x1bWU+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Sb2JlcnRzb248L0F1dGhvcj48WWVhcj4yMDE0PC9ZZWFy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OTA0MDY8L3BhZ2VzPjx2b2x1bWU+OTwvdm9sdW1lPjxudW1iZXI+Mjwv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AxOTE4OTI8L3BhZ2VzPjx2b2x1bWU+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6,27</w:t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 w:rsidRPr="00EB2A53">
        <w:rPr>
          <w:rFonts w:asciiTheme="minorHAnsi" w:hAnsiTheme="minorHAnsi" w:cstheme="minorHAnsi"/>
          <w:color w:val="0D0D0D" w:themeColor="text1" w:themeTint="F2"/>
        </w:rPr>
        <w:t xml:space="preserve">, where the tissues were successfully </w:t>
      </w:r>
      <w:proofErr w:type="spellStart"/>
      <w:r w:rsidR="003E242E">
        <w:rPr>
          <w:rFonts w:asciiTheme="minorHAnsi" w:hAnsiTheme="minorHAnsi" w:cstheme="minorHAnsi"/>
          <w:color w:val="0D0D0D" w:themeColor="text1" w:themeTint="F2"/>
        </w:rPr>
        <w:t>cellu</w:t>
      </w:r>
      <w:r w:rsidRPr="00EB2A53">
        <w:rPr>
          <w:rFonts w:asciiTheme="minorHAnsi" w:hAnsiTheme="minorHAnsi" w:cstheme="minorHAnsi"/>
          <w:color w:val="0D0D0D" w:themeColor="text1" w:themeTint="F2"/>
        </w:rPr>
        <w:t>larized</w:t>
      </w:r>
      <w:proofErr w:type="spellEnd"/>
      <w:r w:rsidRPr="00EB2A53">
        <w:rPr>
          <w:rFonts w:asciiTheme="minorHAnsi" w:hAnsiTheme="minorHAnsi" w:cstheme="minorHAnsi"/>
          <w:color w:val="0D0D0D" w:themeColor="text1" w:themeTint="F2"/>
        </w:rPr>
        <w:t xml:space="preserve"> and achieved lower thrombogenicity.</w:t>
      </w:r>
      <w:r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In our biochemical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analyses 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of decellularized human hearts, we evaluated 19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regions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with diff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>erent tissue thickness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es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>. The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DNA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and SDS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in decellularized tissues varied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with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highest value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 obtained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 in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the right 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and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left atrium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. This could be caused by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 xml:space="preserve">orientation of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the </w:t>
      </w:r>
      <w:r w:rsidR="006955F5" w:rsidRPr="002E7709">
        <w:rPr>
          <w:rFonts w:asciiTheme="minorHAnsi" w:hAnsiTheme="minorHAnsi" w:cstheme="minorHAnsi"/>
          <w:color w:val="0D0D0D" w:themeColor="text1" w:themeTint="F2"/>
        </w:rPr>
        <w:t>heart</w:t>
      </w:r>
      <w:r w:rsidR="00477DF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in an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>upside-down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configuration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,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where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>in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cell debris </w:t>
      </w:r>
      <w:r w:rsidR="007346F5" w:rsidRPr="002E7709">
        <w:rPr>
          <w:rFonts w:asciiTheme="minorHAnsi" w:hAnsiTheme="minorHAnsi" w:cstheme="minorHAnsi"/>
          <w:noProof/>
          <w:color w:val="0D0D0D" w:themeColor="text1" w:themeTint="F2"/>
        </w:rPr>
        <w:t>was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477DF5" w:rsidRPr="002E7709">
        <w:rPr>
          <w:rFonts w:asciiTheme="minorHAnsi" w:hAnsiTheme="minorHAnsi" w:cstheme="minorHAnsi"/>
          <w:color w:val="0D0D0D" w:themeColor="text1" w:themeTint="F2"/>
        </w:rPr>
        <w:t xml:space="preserve">trapped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at 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>the</w:t>
      </w:r>
      <w:r w:rsidR="00477DF5" w:rsidRPr="002E7709">
        <w:rPr>
          <w:rFonts w:asciiTheme="minorHAnsi" w:hAnsiTheme="minorHAnsi" w:cstheme="minorHAnsi"/>
          <w:color w:val="0D0D0D" w:themeColor="text1" w:themeTint="F2"/>
        </w:rPr>
        <w:t xml:space="preserve"> bottom of</w:t>
      </w:r>
      <w:r w:rsidR="008831E0" w:rsidRPr="002E7709">
        <w:rPr>
          <w:rFonts w:asciiTheme="minorHAnsi" w:hAnsiTheme="minorHAnsi" w:cstheme="minorHAnsi"/>
          <w:color w:val="0D0D0D" w:themeColor="text1" w:themeTint="F2"/>
        </w:rPr>
        <w:t xml:space="preserve"> the</w:t>
      </w:r>
      <w:r w:rsidR="00477DF5" w:rsidRPr="002E7709">
        <w:rPr>
          <w:rFonts w:asciiTheme="minorHAnsi" w:hAnsiTheme="minorHAnsi" w:cstheme="minorHAnsi"/>
          <w:color w:val="0D0D0D" w:themeColor="text1" w:themeTint="F2"/>
        </w:rPr>
        <w:t xml:space="preserve"> pouch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or where external pressure reduce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>d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flow</w:t>
      </w:r>
      <w:r w:rsidR="006907F3" w:rsidRPr="002E7709">
        <w:rPr>
          <w:rFonts w:asciiTheme="minorHAnsi" w:hAnsiTheme="minorHAnsi" w:cstheme="minorHAnsi"/>
          <w:color w:val="0D0D0D" w:themeColor="text1" w:themeTint="F2"/>
        </w:rPr>
        <w:t xml:space="preserve">. 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>P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 xml:space="preserve">erfusion decellularization relies on undamaged heart structures, including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intact 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>coronaries and tributaries. As these organs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are </w:t>
      </w:r>
      <w:r w:rsidR="00945BD0" w:rsidRPr="002E7709">
        <w:rPr>
          <w:rFonts w:asciiTheme="minorHAnsi" w:hAnsiTheme="minorHAnsi" w:cstheme="minorHAnsi"/>
          <w:color w:val="0D0D0D" w:themeColor="text1" w:themeTint="F2"/>
        </w:rPr>
        <w:t>procured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from multi-organ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 xml:space="preserve"> donors, these hearts usually have a large </w:t>
      </w:r>
      <w:r w:rsidR="007346F5" w:rsidRPr="002E7709">
        <w:rPr>
          <w:rFonts w:asciiTheme="minorHAnsi" w:hAnsiTheme="minorHAnsi" w:cstheme="minorHAnsi"/>
          <w:noProof/>
          <w:color w:val="0D0D0D" w:themeColor="text1" w:themeTint="F2"/>
        </w:rPr>
        <w:t>portion</w:t>
      </w:r>
      <w:r w:rsidR="007346F5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>of their atria removed. During the preparation of these organs and repair of the atria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>l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 xml:space="preserve"> wall, there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was </w:t>
      </w:r>
      <w:r w:rsidR="00BD4F3A" w:rsidRPr="002E7709">
        <w:rPr>
          <w:rFonts w:asciiTheme="minorHAnsi" w:hAnsiTheme="minorHAnsi" w:cstheme="minorHAnsi"/>
          <w:noProof/>
          <w:color w:val="0D0D0D" w:themeColor="text1" w:themeTint="F2"/>
        </w:rPr>
        <w:t>disruption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in </w:t>
      </w:r>
      <w:r w:rsidR="00146D74" w:rsidRPr="002E7709">
        <w:rPr>
          <w:rFonts w:asciiTheme="minorHAnsi" w:hAnsiTheme="minorHAnsi" w:cstheme="minorHAnsi"/>
          <w:color w:val="0D0D0D" w:themeColor="text1" w:themeTint="F2"/>
        </w:rPr>
        <w:t>the irrigation of these regions, jeopardizing the flow of the decellularization solutions.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 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>For non-perfusion heart decellularization, other research groups have reported 2-6% leftover DNA in rat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CYWdoYWxpc2hhaGk8L0F1dGhvcj48WWVhcj4yMDE4PC9Z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CYWdoYWxpc2hhaGk8L0F1dGhvcj48WWVhcj4yMDE4PC9Z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8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>, porcine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QZXJlYS1HaWw8L0F1dGhvcj48WWVhcj4yMDE1PC9ZZWFy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QZXJlYS1HaWw8L0F1dGhvcj48WWVhcj4yMDE1PC9ZZWFy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9,30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 xml:space="preserve"> and human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Oberwallner&lt;/Author&gt;&lt;Year&gt;2014&lt;/Year&gt;&lt;RecNum&gt;154&lt;/RecNum&gt;&lt;DisplayText&gt;&lt;style face="superscript"&gt;31&lt;/style&gt;&lt;/DisplayText&gt;&lt;record&gt;&lt;rec-number&gt;154&lt;/rec-number&gt;&lt;foreign-keys&gt;&lt;key app="EN" db-id="0rdsr9rzlts0t2eeatr5er2bwsrtzwrpw9da"&gt;154&lt;/key&gt;&lt;/foreign-keys&gt;&lt;ref-type name="Journal Article"&gt;17&lt;/ref-type&gt;&lt;contributors&gt;&lt;authors&gt;&lt;author&gt;Oberwallner, B.&lt;/author&gt;&lt;author&gt;Brodarac, A.&lt;/author&gt;&lt;author&gt;Choi, Y. H.&lt;/author&gt;&lt;author&gt;Saric, T.&lt;/author&gt;&lt;author&gt;Anic, P.&lt;/author&gt;&lt;author&gt;Morawietz, L.&lt;/author&gt;&lt;author&gt;Stamm, C.&lt;/author&gt;&lt;/authors&gt;&lt;/contributors&gt;&lt;titles&gt;&lt;title&gt;Preparation of cardiac extracellular matrix scaffolds by decellularization of human myocardium&lt;/title&gt;&lt;secondary-title&gt;J Biomed Mater Res A&lt;/secondary-title&gt;&lt;alt-title&gt;Journal of biomedical materials research. Part A&lt;/alt-title&gt;&lt;/titles&gt;&lt;periodical&gt;&lt;full-title&gt;J Biomed Mater Res A&lt;/full-title&gt;&lt;abbr-1&gt;Journal of biomedical materials research. Part A&lt;/abbr-1&gt;&lt;/periodical&gt;&lt;alt-periodical&gt;&lt;full-title&gt;J Biomed Mater Res A&lt;/full-title&gt;&lt;abbr-1&gt;Journal of biomedical materials research. Part A&lt;/abbr-1&gt;&lt;/alt-periodical&gt;&lt;pages&gt;3263-72&lt;/pages&gt;&lt;volume&gt;102&lt;/volume&gt;&lt;number&gt;9&lt;/number&gt;&lt;keywords&gt;&lt;keyword&gt;Animals&lt;/keyword&gt;&lt;keyword&gt;Cells, Cultured&lt;/keyword&gt;&lt;keyword&gt;Extracellular Matrix/*chemistry&lt;/keyword&gt;&lt;keyword&gt;Heart/physiology&lt;/keyword&gt;&lt;keyword&gt;Humans&lt;/keyword&gt;&lt;keyword&gt;Mesenchymal Stromal Cells/*cytology&lt;/keyword&gt;&lt;keyword&gt;Mice&lt;/keyword&gt;&lt;keyword&gt;Myocardium/*cytology&lt;/keyword&gt;&lt;keyword&gt;Regeneration&lt;/keyword&gt;&lt;keyword&gt;Tissue Engineering/*methods&lt;/keyword&gt;&lt;keyword&gt;Tissue Scaffolds/*chemistry&lt;/keyword&gt;&lt;/keywords&gt;&lt;dates&gt;&lt;year&gt;2014&lt;/year&gt;&lt;pub-dates&gt;&lt;date&gt;Sep&lt;/date&gt;&lt;/pub-dates&gt;&lt;/dates&gt;&lt;isbn&gt;1552-4965 (Electronic)&amp;#xD;1549-3296 (Linking)&lt;/isbn&gt;&lt;accession-num&gt;24142588&lt;/accession-num&gt;&lt;urls&gt;&lt;related-urls&gt;&lt;url&gt;http://www.ncbi.nlm.nih.gov/pubmed/24142588&lt;/url&gt;&lt;/related-urls&gt;&lt;/urls&gt;&lt;electronic-resource-num&gt;10.1002/jbma.35000&lt;/electronic-resource-num&gt;&lt;/record&gt;&lt;/Cite&gt;&lt;/EndNote&gt;</w:instrTex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31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 xml:space="preserve"> as compared with respective 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lastRenderedPageBreak/>
        <w:t>cadaveric heart. However, they used freeze-thaw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cmV5dGVzPC9BdXRob3I+PFllYXI+MjAxNDwvWWVhcj48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cmV5dGVzPC9BdXRob3I+PFllYXI+MjAxNDwvWWVhcj48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8-30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>, enzyme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cmV5dGVzPC9BdXRob3I+PFllYXI+MjAxNDwvWWVhcj48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GcmV5dGVzPC9BdXRob3I+PFllYXI+MjAxNDwvWWVhcj48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</w:fldData>
        </w:fldChar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>
        <w:rPr>
          <w:rFonts w:asciiTheme="minorHAnsi" w:hAnsiTheme="minorHAnsi" w:cstheme="minorHAnsi"/>
          <w:color w:val="0D0D0D" w:themeColor="text1" w:themeTint="F2"/>
        </w:rPr>
      </w:r>
      <w:r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9,30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 xml:space="preserve"> and serum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begin"/>
      </w:r>
      <w:r>
        <w:rPr>
          <w:rFonts w:asciiTheme="minorHAnsi" w:hAnsiTheme="minorHAnsi" w:cstheme="minorHAnsi"/>
          <w:color w:val="0D0D0D" w:themeColor="text1" w:themeTint="F2"/>
        </w:rPr>
        <w:instrText xml:space="preserve"> ADDIN EN.CITE &lt;EndNote&gt;&lt;Cite&gt;&lt;Author&gt;Oberwallner&lt;/Author&gt;&lt;Year&gt;2014&lt;/Year&gt;&lt;RecNum&gt;154&lt;/RecNum&gt;&lt;DisplayText&gt;&lt;style face="superscript"&gt;31&lt;/style&gt;&lt;/DisplayText&gt;&lt;record&gt;&lt;rec-number&gt;154&lt;/rec-number&gt;&lt;foreign-keys&gt;&lt;key app="EN" db-id="0rdsr9rzlts0t2eeatr5er2bwsrtzwrpw9da"&gt;154&lt;/key&gt;&lt;/foreign-keys&gt;&lt;ref-type name="Journal Article"&gt;17&lt;/ref-type&gt;&lt;contributors&gt;&lt;authors&gt;&lt;author&gt;Oberwallner, B.&lt;/author&gt;&lt;author&gt;Brodarac, A.&lt;/author&gt;&lt;author&gt;Choi, Y. H.&lt;/author&gt;&lt;author&gt;Saric, T.&lt;/author&gt;&lt;author&gt;Anic, P.&lt;/author&gt;&lt;author&gt;Morawietz, L.&lt;/author&gt;&lt;author&gt;Stamm, C.&lt;/author&gt;&lt;/authors&gt;&lt;/contributors&gt;&lt;titles&gt;&lt;title&gt;Preparation of cardiac extracellular matrix scaffolds by decellularization of human myocardium&lt;/title&gt;&lt;secondary-title&gt;J Biomed Mater Res A&lt;/secondary-title&gt;&lt;alt-title&gt;Journal of biomedical materials research. Part A&lt;/alt-title&gt;&lt;/titles&gt;&lt;periodical&gt;&lt;full-title&gt;J Biomed Mater Res A&lt;/full-title&gt;&lt;abbr-1&gt;Journal of biomedical materials research. Part A&lt;/abbr-1&gt;&lt;/periodical&gt;&lt;alt-periodical&gt;&lt;full-title&gt;J Biomed Mater Res A&lt;/full-title&gt;&lt;abbr-1&gt;Journal of biomedical materials research. Part A&lt;/abbr-1&gt;&lt;/alt-periodical&gt;&lt;pages&gt;3263-72&lt;/pages&gt;&lt;volume&gt;102&lt;/volume&gt;&lt;number&gt;9&lt;/number&gt;&lt;keywords&gt;&lt;keyword&gt;Animals&lt;/keyword&gt;&lt;keyword&gt;Cells, Cultured&lt;/keyword&gt;&lt;keyword&gt;Extracellular Matrix/*chemistry&lt;/keyword&gt;&lt;keyword&gt;Heart/physiology&lt;/keyword&gt;&lt;keyword&gt;Humans&lt;/keyword&gt;&lt;keyword&gt;Mesenchymal Stromal Cells/*cytology&lt;/keyword&gt;&lt;keyword&gt;Mice&lt;/keyword&gt;&lt;keyword&gt;Myocardium/*cytology&lt;/keyword&gt;&lt;keyword&gt;Regeneration&lt;/keyword&gt;&lt;keyword&gt;Tissue Engineering/*methods&lt;/keyword&gt;&lt;keyword&gt;Tissue Scaffolds/*chemistry&lt;/keyword&gt;&lt;/keywords&gt;&lt;dates&gt;&lt;year&gt;2014&lt;/year&gt;&lt;pub-dates&gt;&lt;date&gt;Sep&lt;/date&gt;&lt;/pub-dates&gt;&lt;/dates&gt;&lt;isbn&gt;1552-4965 (Electronic)&amp;#xD;1549-3296 (Linking)&lt;/isbn&gt;&lt;accession-num&gt;24142588&lt;/accession-num&gt;&lt;urls&gt;&lt;related-urls&gt;&lt;url&gt;http://www.ncbi.nlm.nih.gov/pubmed/24142588&lt;/url&gt;&lt;/related-urls&gt;&lt;/urls&gt;&lt;electronic-resource-num&gt;10.1002/jbma.35000&lt;/electronic-resource-num&gt;&lt;/record&gt;&lt;/Cite&gt;&lt;/EndNote&gt;</w:instrTex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Pr="00BE045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31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 xml:space="preserve"> in their decellularization protocol, which may </w:t>
      </w:r>
      <w:r w:rsidR="00D72748" w:rsidRPr="002E7709">
        <w:rPr>
          <w:rFonts w:asciiTheme="minorHAnsi" w:hAnsiTheme="minorHAnsi" w:cstheme="minorHAnsi"/>
          <w:color w:val="0D0D0D" w:themeColor="text1" w:themeTint="F2"/>
        </w:rPr>
        <w:t>damage the ECM to a greater degree than our perfusion-based technique</w:t>
      </w:r>
      <w:r w:rsidR="001B6736" w:rsidRPr="002E7709">
        <w:rPr>
          <w:rFonts w:asciiTheme="minorHAnsi" w:hAnsiTheme="minorHAnsi" w:cstheme="minorHAnsi"/>
          <w:color w:val="0D0D0D" w:themeColor="text1" w:themeTint="F2"/>
        </w:rPr>
        <w:t>.</w:t>
      </w:r>
      <w:r w:rsidR="001B6736" w:rsidRPr="002E7709">
        <w:rPr>
          <w:rFonts w:asciiTheme="minorHAnsi" w:hAnsiTheme="minorHAnsi" w:cstheme="minorHAnsi"/>
          <w:i/>
          <w:color w:val="0D0D0D" w:themeColor="text1" w:themeTint="F2"/>
        </w:rPr>
        <w:t xml:space="preserve"> 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 xml:space="preserve">Developing methods to adequately address </w:t>
      </w:r>
      <w:r w:rsidR="000A0A78" w:rsidRPr="002E7709">
        <w:rPr>
          <w:rFonts w:asciiTheme="minorHAnsi" w:hAnsiTheme="minorHAnsi" w:cstheme="minorHAnsi"/>
          <w:color w:val="0D0D0D" w:themeColor="text1" w:themeTint="F2"/>
        </w:rPr>
        <w:t xml:space="preserve">these limitations </w:t>
      </w:r>
      <w:r w:rsidR="00BD4F3A" w:rsidRPr="002E7709">
        <w:rPr>
          <w:rFonts w:asciiTheme="minorHAnsi" w:hAnsiTheme="minorHAnsi" w:cstheme="minorHAnsi"/>
          <w:color w:val="0D0D0D" w:themeColor="text1" w:themeTint="F2"/>
        </w:rPr>
        <w:t>will be critical.</w:t>
      </w:r>
    </w:p>
    <w:p w14:paraId="3F2EFDB3" w14:textId="77777777" w:rsidR="00ED5367" w:rsidRPr="002E7709" w:rsidRDefault="00ED5367" w:rsidP="002E7709">
      <w:pPr>
        <w:tabs>
          <w:tab w:val="left" w:pos="8080"/>
        </w:tabs>
        <w:jc w:val="both"/>
        <w:rPr>
          <w:rFonts w:asciiTheme="minorHAnsi" w:hAnsiTheme="minorHAnsi" w:cstheme="minorHAnsi"/>
          <w:color w:val="808080"/>
        </w:rPr>
      </w:pPr>
    </w:p>
    <w:p w14:paraId="112BD158" w14:textId="77777777" w:rsidR="00BE5F4A" w:rsidRPr="002E7709" w:rsidRDefault="009B1737" w:rsidP="002E7709">
      <w:pPr>
        <w:tabs>
          <w:tab w:val="left" w:pos="8080"/>
        </w:tabs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  <w:b/>
          <w:bCs/>
        </w:rPr>
        <w:t>ACKNOWLEDGMENTS</w:t>
      </w:r>
      <w:r w:rsidR="00BE5F4A" w:rsidRPr="002E7709">
        <w:rPr>
          <w:rFonts w:asciiTheme="minorHAnsi" w:hAnsiTheme="minorHAnsi" w:cstheme="minorHAnsi"/>
          <w:b/>
          <w:bCs/>
        </w:rPr>
        <w:t>:</w:t>
      </w:r>
      <w:r w:rsidR="00BE5F4A" w:rsidRPr="002E7709">
        <w:rPr>
          <w:rFonts w:asciiTheme="minorHAnsi" w:hAnsiTheme="minorHAnsi" w:cstheme="minorHAnsi"/>
        </w:rPr>
        <w:t xml:space="preserve"> </w:t>
      </w:r>
    </w:p>
    <w:p w14:paraId="590AD83C" w14:textId="762C991C" w:rsidR="00F05A85" w:rsidRPr="002E7709" w:rsidRDefault="00F05A85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</w:rPr>
        <w:t xml:space="preserve">This research was supported by the Houston </w:t>
      </w:r>
      <w:r w:rsidRPr="002E7709">
        <w:rPr>
          <w:rFonts w:asciiTheme="minorHAnsi" w:hAnsiTheme="minorHAnsi" w:cstheme="minorHAnsi"/>
          <w:noProof/>
        </w:rPr>
        <w:t>Endowment</w:t>
      </w:r>
      <w:r w:rsidR="002D7290" w:rsidRPr="002D7290">
        <w:rPr>
          <w:rFonts w:asciiTheme="minorHAnsi" w:hAnsiTheme="minorHAnsi" w:cstheme="minorHAnsi"/>
        </w:rPr>
        <w:t xml:space="preserve"> </w:t>
      </w:r>
      <w:r w:rsidR="002D7290" w:rsidRPr="002E7709">
        <w:rPr>
          <w:rFonts w:asciiTheme="minorHAnsi" w:hAnsiTheme="minorHAnsi" w:cstheme="minorHAnsi"/>
        </w:rPr>
        <w:t>grant</w:t>
      </w:r>
      <w:r w:rsidRPr="002E7709">
        <w:rPr>
          <w:rFonts w:asciiTheme="minorHAnsi" w:hAnsiTheme="minorHAnsi" w:cstheme="minorHAnsi"/>
        </w:rPr>
        <w:t xml:space="preserve"> and the Texas Emerging Technology Fund. The authors acknowledge th</w:t>
      </w:r>
      <w:r w:rsidR="00310C8A" w:rsidRPr="002E7709">
        <w:rPr>
          <w:rFonts w:asciiTheme="minorHAnsi" w:hAnsiTheme="minorHAnsi" w:cstheme="minorHAnsi"/>
        </w:rPr>
        <w:t xml:space="preserve">e organ procurement agency </w:t>
      </w:r>
      <w:proofErr w:type="spellStart"/>
      <w:r w:rsidR="00310C8A" w:rsidRPr="002E7709">
        <w:rPr>
          <w:rFonts w:asciiTheme="minorHAnsi" w:hAnsiTheme="minorHAnsi" w:cstheme="minorHAnsi"/>
        </w:rPr>
        <w:t>Life</w:t>
      </w:r>
      <w:r w:rsidRPr="002E7709">
        <w:rPr>
          <w:rFonts w:asciiTheme="minorHAnsi" w:hAnsiTheme="minorHAnsi" w:cstheme="minorHAnsi"/>
        </w:rPr>
        <w:t>Gift</w:t>
      </w:r>
      <w:proofErr w:type="spellEnd"/>
      <w:r w:rsidRPr="002E7709">
        <w:rPr>
          <w:rFonts w:asciiTheme="minorHAnsi" w:hAnsiTheme="minorHAnsi" w:cstheme="minorHAnsi"/>
        </w:rPr>
        <w:t>, Inc</w:t>
      </w:r>
      <w:r w:rsidR="000A0A78" w:rsidRPr="002E7709">
        <w:rPr>
          <w:rFonts w:asciiTheme="minorHAnsi" w:hAnsiTheme="minorHAnsi" w:cstheme="minorHAnsi"/>
        </w:rPr>
        <w:t>.</w:t>
      </w:r>
      <w:r w:rsidRPr="002E7709">
        <w:rPr>
          <w:rFonts w:asciiTheme="minorHAnsi" w:hAnsiTheme="minorHAnsi" w:cstheme="minorHAnsi"/>
        </w:rPr>
        <w:t xml:space="preserve"> and the donor’s families for making this study possible.</w:t>
      </w:r>
    </w:p>
    <w:p w14:paraId="46DF6503" w14:textId="77777777" w:rsidR="00ED5367" w:rsidRPr="002E7709" w:rsidRDefault="00ED5367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</w:p>
    <w:p w14:paraId="0332F2EB" w14:textId="77777777" w:rsidR="005C54D2" w:rsidRPr="002E7709" w:rsidRDefault="009B1737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  <w:r w:rsidRPr="002E7709">
        <w:rPr>
          <w:rFonts w:asciiTheme="minorHAnsi" w:hAnsiTheme="minorHAnsi" w:cstheme="minorHAnsi"/>
          <w:b/>
        </w:rPr>
        <w:t>DISCLOSURES</w:t>
      </w:r>
      <w:r w:rsidR="00F65FA1" w:rsidRPr="002E7709">
        <w:rPr>
          <w:rFonts w:asciiTheme="minorHAnsi" w:hAnsiTheme="minorHAnsi" w:cstheme="minorHAnsi"/>
          <w:b/>
        </w:rPr>
        <w:t xml:space="preserve">: </w:t>
      </w:r>
    </w:p>
    <w:p w14:paraId="549DD825" w14:textId="2D7C4670" w:rsidR="0052678E" w:rsidRPr="002E7709" w:rsidRDefault="00F05A85" w:rsidP="00925823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2E7709">
        <w:rPr>
          <w:rFonts w:asciiTheme="minorHAnsi" w:hAnsiTheme="minorHAnsi" w:cstheme="minorHAnsi"/>
        </w:rPr>
        <w:t xml:space="preserve">Dr. Taylor </w:t>
      </w:r>
      <w:r w:rsidR="00085C6A">
        <w:rPr>
          <w:rFonts w:asciiTheme="minorHAnsi" w:hAnsiTheme="minorHAnsi" w:cstheme="minorHAnsi"/>
        </w:rPr>
        <w:t>is the founder and shareholder</w:t>
      </w:r>
      <w:r w:rsidRPr="002E7709">
        <w:rPr>
          <w:rFonts w:asciiTheme="minorHAnsi" w:hAnsiTheme="minorHAnsi" w:cstheme="minorHAnsi"/>
        </w:rPr>
        <w:t xml:space="preserve"> in </w:t>
      </w:r>
      <w:proofErr w:type="spellStart"/>
      <w:r w:rsidRPr="002E7709">
        <w:rPr>
          <w:rFonts w:asciiTheme="minorHAnsi" w:hAnsiTheme="minorHAnsi" w:cstheme="minorHAnsi"/>
        </w:rPr>
        <w:t>Miromatrix</w:t>
      </w:r>
      <w:proofErr w:type="spellEnd"/>
      <w:r w:rsidRPr="002E7709">
        <w:rPr>
          <w:rFonts w:asciiTheme="minorHAnsi" w:hAnsiTheme="minorHAnsi" w:cstheme="minorHAnsi"/>
        </w:rPr>
        <w:t xml:space="preserve"> Medical, Inc. This relationship </w:t>
      </w:r>
      <w:r w:rsidR="002D7290">
        <w:rPr>
          <w:rFonts w:asciiTheme="minorHAnsi" w:hAnsiTheme="minorHAnsi" w:cstheme="minorHAnsi"/>
        </w:rPr>
        <w:t>is</w:t>
      </w:r>
      <w:r w:rsidRPr="002E7709">
        <w:rPr>
          <w:rFonts w:asciiTheme="minorHAnsi" w:hAnsiTheme="minorHAnsi" w:cstheme="minorHAnsi"/>
        </w:rPr>
        <w:t xml:space="preserve"> managed </w:t>
      </w:r>
      <w:r w:rsidR="00085C6A" w:rsidRPr="002E7709">
        <w:rPr>
          <w:rFonts w:asciiTheme="minorHAnsi" w:hAnsiTheme="minorHAnsi" w:cstheme="minorHAnsi"/>
        </w:rPr>
        <w:t xml:space="preserve">in accordance with </w:t>
      </w:r>
      <w:r w:rsidR="00085C6A">
        <w:rPr>
          <w:rFonts w:asciiTheme="minorHAnsi" w:hAnsiTheme="minorHAnsi" w:cstheme="minorHAnsi"/>
        </w:rPr>
        <w:t>the</w:t>
      </w:r>
      <w:r w:rsidR="00085C6A" w:rsidRPr="002E7709">
        <w:rPr>
          <w:rFonts w:asciiTheme="minorHAnsi" w:hAnsiTheme="minorHAnsi" w:cstheme="minorHAnsi"/>
        </w:rPr>
        <w:t xml:space="preserve"> conflict of interest policies </w:t>
      </w:r>
      <w:r w:rsidRPr="002E7709">
        <w:rPr>
          <w:rFonts w:asciiTheme="minorHAnsi" w:hAnsiTheme="minorHAnsi" w:cstheme="minorHAnsi"/>
        </w:rPr>
        <w:t xml:space="preserve">by the University of Minnesota </w:t>
      </w:r>
      <w:r w:rsidR="003E45AF" w:rsidRPr="002E7709">
        <w:rPr>
          <w:rFonts w:asciiTheme="minorHAnsi" w:hAnsiTheme="minorHAnsi" w:cstheme="minorHAnsi"/>
        </w:rPr>
        <w:t>and Texas Heart Institute</w:t>
      </w:r>
      <w:r w:rsidRPr="002E7709">
        <w:rPr>
          <w:rFonts w:asciiTheme="minorHAnsi" w:hAnsiTheme="minorHAnsi" w:cstheme="minorHAnsi"/>
        </w:rPr>
        <w:t xml:space="preserve">; </w:t>
      </w:r>
      <w:r w:rsidR="000A0A78" w:rsidRPr="002E7709">
        <w:rPr>
          <w:rFonts w:asciiTheme="minorHAnsi" w:hAnsiTheme="minorHAnsi" w:cstheme="minorHAnsi"/>
        </w:rPr>
        <w:t>t</w:t>
      </w:r>
      <w:r w:rsidR="0052678E" w:rsidRPr="002E7709">
        <w:rPr>
          <w:rFonts w:asciiTheme="minorHAnsi" w:hAnsiTheme="minorHAnsi" w:cstheme="minorHAnsi"/>
        </w:rPr>
        <w:t>he</w:t>
      </w:r>
      <w:r w:rsidRPr="002E7709">
        <w:rPr>
          <w:rFonts w:asciiTheme="minorHAnsi" w:hAnsiTheme="minorHAnsi" w:cstheme="minorHAnsi"/>
        </w:rPr>
        <w:t xml:space="preserve"> other</w:t>
      </w:r>
      <w:r w:rsidR="0052678E" w:rsidRPr="002E7709">
        <w:rPr>
          <w:rFonts w:asciiTheme="minorHAnsi" w:hAnsiTheme="minorHAnsi" w:cstheme="minorHAnsi"/>
        </w:rPr>
        <w:t xml:space="preserve"> authors have </w:t>
      </w:r>
      <w:r w:rsidR="00085C6A">
        <w:rPr>
          <w:rFonts w:asciiTheme="minorHAnsi" w:hAnsiTheme="minorHAnsi" w:cstheme="minorHAnsi"/>
        </w:rPr>
        <w:t>no conflict of interest to disclose</w:t>
      </w:r>
      <w:r w:rsidRPr="002E7709">
        <w:rPr>
          <w:rFonts w:asciiTheme="minorHAnsi" w:hAnsiTheme="minorHAnsi" w:cstheme="minorHAnsi"/>
        </w:rPr>
        <w:t>.</w:t>
      </w:r>
    </w:p>
    <w:p w14:paraId="4AE62A72" w14:textId="538CC003" w:rsidR="002E2D03" w:rsidRPr="002E7709" w:rsidRDefault="002E2D03">
      <w:pPr>
        <w:rPr>
          <w:rFonts w:asciiTheme="minorHAnsi" w:hAnsiTheme="minorHAnsi" w:cstheme="minorHAnsi"/>
          <w:b/>
          <w:bCs/>
        </w:rPr>
      </w:pPr>
    </w:p>
    <w:p w14:paraId="77886386" w14:textId="571AD5E9" w:rsidR="0089112C" w:rsidRPr="00E64CAF" w:rsidRDefault="009B1737" w:rsidP="00E64CAF">
      <w:pPr>
        <w:jc w:val="both"/>
        <w:rPr>
          <w:rFonts w:ascii="Calibri" w:hAnsi="Calibri" w:cstheme="minorHAnsi"/>
          <w:i/>
          <w:color w:val="808080"/>
        </w:rPr>
      </w:pPr>
      <w:r w:rsidRPr="00A364AF">
        <w:rPr>
          <w:rFonts w:ascii="Calibri" w:hAnsi="Calibri" w:cstheme="minorHAnsi"/>
          <w:b/>
          <w:bCs/>
        </w:rPr>
        <w:t>REFERENCES</w:t>
      </w:r>
      <w:r w:rsidR="00E64CAF">
        <w:rPr>
          <w:rFonts w:ascii="Calibri" w:hAnsi="Calibri" w:cstheme="minorHAnsi"/>
          <w:b/>
          <w:bCs/>
        </w:rPr>
        <w:t>:</w:t>
      </w:r>
    </w:p>
    <w:p w14:paraId="6DB09841" w14:textId="7D120EF1" w:rsidR="00016D73" w:rsidRPr="00A364AF" w:rsidRDefault="00E26E80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 w:cstheme="minorHAnsi"/>
        </w:rPr>
        <w:fldChar w:fldCharType="begin"/>
      </w:r>
      <w:r w:rsidRPr="00A364AF">
        <w:rPr>
          <w:rFonts w:ascii="Calibri" w:hAnsi="Calibri" w:cstheme="minorHAnsi"/>
        </w:rPr>
        <w:instrText xml:space="preserve"> ADDIN EN.REFLIST </w:instrText>
      </w:r>
      <w:r w:rsidRPr="00A364AF">
        <w:rPr>
          <w:rFonts w:ascii="Calibri" w:hAnsi="Calibri" w:cstheme="minorHAnsi"/>
        </w:rPr>
        <w:fldChar w:fldCharType="separate"/>
      </w:r>
      <w:r w:rsidR="00016D73" w:rsidRPr="00A364AF">
        <w:rPr>
          <w:rFonts w:ascii="Calibri" w:hAnsi="Calibri"/>
          <w:noProof/>
        </w:rPr>
        <w:t>1</w:t>
      </w:r>
      <w:r w:rsidR="00016D73" w:rsidRPr="00A364AF">
        <w:rPr>
          <w:rFonts w:ascii="Calibri" w:hAnsi="Calibri"/>
          <w:noProof/>
        </w:rPr>
        <w:tab/>
        <w:t>Writing Group</w:t>
      </w:r>
      <w:r w:rsidR="00E64CAF">
        <w:rPr>
          <w:rFonts w:ascii="Calibri" w:hAnsi="Calibri"/>
          <w:noProof/>
        </w:rPr>
        <w:t xml:space="preserve"> Members,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="00016D73" w:rsidRPr="00A364AF">
        <w:rPr>
          <w:rFonts w:ascii="Calibri" w:hAnsi="Calibri"/>
          <w:noProof/>
        </w:rPr>
        <w:t xml:space="preserve"> Executive Summary: Heart Disease and Stroke Statistics--2016 Update: A Report From the American Heart Association. </w:t>
      </w:r>
      <w:r w:rsidR="00016D73" w:rsidRPr="00A364AF">
        <w:rPr>
          <w:rFonts w:ascii="Calibri" w:hAnsi="Calibri"/>
          <w:i/>
          <w:noProof/>
        </w:rPr>
        <w:t>Circulation.</w:t>
      </w:r>
      <w:r w:rsidR="00016D73" w:rsidRPr="00A364AF">
        <w:rPr>
          <w:rFonts w:ascii="Calibri" w:hAnsi="Calibri"/>
          <w:noProof/>
        </w:rPr>
        <w:t xml:space="preserve"> </w:t>
      </w:r>
      <w:r w:rsidR="00016D73" w:rsidRPr="00A364AF">
        <w:rPr>
          <w:rFonts w:ascii="Calibri" w:hAnsi="Calibri"/>
          <w:b/>
          <w:noProof/>
        </w:rPr>
        <w:t>133</w:t>
      </w:r>
      <w:r w:rsidR="00016D73" w:rsidRPr="00A364AF">
        <w:rPr>
          <w:rFonts w:ascii="Calibri" w:hAnsi="Calibri"/>
          <w:noProof/>
        </w:rPr>
        <w:t xml:space="preserve"> (4), 447-454, (2016).</w:t>
      </w:r>
    </w:p>
    <w:p w14:paraId="72754685" w14:textId="5A1F3180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</w:t>
      </w:r>
      <w:r w:rsidRPr="00A364AF">
        <w:rPr>
          <w:rFonts w:ascii="Calibri" w:hAnsi="Calibri"/>
          <w:noProof/>
        </w:rPr>
        <w:tab/>
        <w:t>Zia, S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Hearts beating through decellularized scaffolds: whole-organ engineering for cardiac regeneration and transplantation. </w:t>
      </w:r>
      <w:r w:rsidR="00F30CFF" w:rsidRPr="00A364AF">
        <w:rPr>
          <w:rFonts w:ascii="Calibri" w:hAnsi="Calibri"/>
          <w:i/>
          <w:noProof/>
        </w:rPr>
        <w:t>Critical Reviews in Biotechnolog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36</w:t>
      </w:r>
      <w:r w:rsidRPr="00A364AF">
        <w:rPr>
          <w:rFonts w:ascii="Calibri" w:hAnsi="Calibri"/>
          <w:noProof/>
        </w:rPr>
        <w:t xml:space="preserve"> (4), 705-715, (2016).</w:t>
      </w:r>
    </w:p>
    <w:p w14:paraId="0535F730" w14:textId="77777777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3</w:t>
      </w:r>
      <w:r w:rsidRPr="00A364AF">
        <w:rPr>
          <w:rFonts w:ascii="Calibri" w:hAnsi="Calibri"/>
          <w:noProof/>
        </w:rPr>
        <w:tab/>
        <w:t xml:space="preserve">Zimmermann, W. H. Strip and Dress the Human Heart. </w:t>
      </w:r>
      <w:r w:rsidRPr="00A364AF">
        <w:rPr>
          <w:rFonts w:ascii="Calibri" w:hAnsi="Calibri"/>
          <w:i/>
          <w:noProof/>
        </w:rPr>
        <w:t>Circulation Research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18</w:t>
      </w:r>
      <w:r w:rsidRPr="00A364AF">
        <w:rPr>
          <w:rFonts w:ascii="Calibri" w:hAnsi="Calibri"/>
          <w:noProof/>
        </w:rPr>
        <w:t xml:space="preserve"> (1), 12-13, (2016).</w:t>
      </w:r>
    </w:p>
    <w:p w14:paraId="048C50C1" w14:textId="038A94EE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4</w:t>
      </w:r>
      <w:r w:rsidRPr="00A364AF">
        <w:rPr>
          <w:rFonts w:ascii="Calibri" w:hAnsi="Calibri"/>
          <w:noProof/>
        </w:rPr>
        <w:tab/>
        <w:t>Ott, H. C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Perfusion-decellularized matrix: </w:t>
      </w:r>
      <w:r w:rsidR="00E64CAF">
        <w:rPr>
          <w:rFonts w:ascii="Calibri" w:hAnsi="Calibri"/>
          <w:noProof/>
        </w:rPr>
        <w:t>U</w:t>
      </w:r>
      <w:r w:rsidRPr="00A364AF">
        <w:rPr>
          <w:rFonts w:ascii="Calibri" w:hAnsi="Calibri"/>
          <w:noProof/>
        </w:rPr>
        <w:t xml:space="preserve">sing nature's platform to engineer a bioartificial heart. </w:t>
      </w:r>
      <w:r w:rsidR="00F30CFF" w:rsidRPr="00A364AF">
        <w:rPr>
          <w:rFonts w:ascii="Calibri" w:hAnsi="Calibri"/>
          <w:i/>
          <w:noProof/>
        </w:rPr>
        <w:t>Nature Medicine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4</w:t>
      </w:r>
      <w:r w:rsidRPr="00A364AF">
        <w:rPr>
          <w:rFonts w:ascii="Calibri" w:hAnsi="Calibri"/>
          <w:noProof/>
        </w:rPr>
        <w:t xml:space="preserve"> (2), 213-221, (2008).</w:t>
      </w:r>
    </w:p>
    <w:p w14:paraId="02084F28" w14:textId="5612E194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5</w:t>
      </w:r>
      <w:r w:rsidRPr="00A364AF">
        <w:rPr>
          <w:rFonts w:ascii="Calibri" w:hAnsi="Calibri"/>
          <w:noProof/>
        </w:rPr>
        <w:tab/>
        <w:t>Sanchez, P. L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Acellular human heart matrix: A critical step toward whole heart grafts. </w:t>
      </w:r>
      <w:r w:rsidRPr="00A364AF">
        <w:rPr>
          <w:rFonts w:ascii="Calibri" w:hAnsi="Calibri"/>
          <w:i/>
          <w:noProof/>
        </w:rPr>
        <w:t>Biomaterials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61</w:t>
      </w:r>
      <w:r w:rsidRPr="00A364AF">
        <w:rPr>
          <w:rFonts w:ascii="Calibri" w:hAnsi="Calibri"/>
          <w:noProof/>
        </w:rPr>
        <w:t xml:space="preserve"> 279-289, (2015).</w:t>
      </w:r>
    </w:p>
    <w:p w14:paraId="0E3D0BD1" w14:textId="11A2D445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6</w:t>
      </w:r>
      <w:r w:rsidRPr="00A364AF">
        <w:rPr>
          <w:rFonts w:ascii="Calibri" w:hAnsi="Calibri"/>
          <w:noProof/>
        </w:rPr>
        <w:tab/>
        <w:t>Peloso, A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Current achievements and future perspectives in whole-organ bioengineering. </w:t>
      </w:r>
      <w:r w:rsidR="00F30CFF" w:rsidRPr="00A364AF">
        <w:rPr>
          <w:rFonts w:ascii="Calibri" w:hAnsi="Calibri"/>
          <w:i/>
          <w:noProof/>
        </w:rPr>
        <w:t>Stem Cell Research &amp; Therap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6</w:t>
      </w:r>
      <w:r w:rsidRPr="00A364AF">
        <w:rPr>
          <w:rFonts w:ascii="Calibri" w:hAnsi="Calibri"/>
          <w:noProof/>
        </w:rPr>
        <w:t xml:space="preserve"> 107, (2015).</w:t>
      </w:r>
    </w:p>
    <w:p w14:paraId="79AAB525" w14:textId="1D410F2A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7</w:t>
      </w:r>
      <w:r w:rsidRPr="00A364AF">
        <w:rPr>
          <w:rFonts w:ascii="Calibri" w:hAnsi="Calibri"/>
          <w:noProof/>
        </w:rPr>
        <w:tab/>
        <w:t>Guyette, J. P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Perfusion decellularization of whole organs. </w:t>
      </w:r>
      <w:r w:rsidR="00F30CFF" w:rsidRPr="00A364AF">
        <w:rPr>
          <w:rFonts w:ascii="Calibri" w:hAnsi="Calibri"/>
          <w:i/>
          <w:noProof/>
        </w:rPr>
        <w:t>Nature Protocols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9</w:t>
      </w:r>
      <w:r w:rsidRPr="00A364AF">
        <w:rPr>
          <w:rFonts w:ascii="Calibri" w:hAnsi="Calibri"/>
          <w:noProof/>
        </w:rPr>
        <w:t xml:space="preserve"> (6), 1451-1468, (2014).</w:t>
      </w:r>
    </w:p>
    <w:p w14:paraId="6F9823ED" w14:textId="30F3B026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8</w:t>
      </w:r>
      <w:r w:rsidRPr="00A364AF">
        <w:rPr>
          <w:rFonts w:ascii="Calibri" w:hAnsi="Calibri"/>
          <w:noProof/>
        </w:rPr>
        <w:tab/>
        <w:t xml:space="preserve">Momtahan, N., Sukavaneshvar, S., Roeder, B. L. &amp; Cook, A. D. Strategies and Processes to Decellularize and </w:t>
      </w:r>
      <w:r w:rsidR="00E64CAF">
        <w:rPr>
          <w:rFonts w:ascii="Calibri" w:hAnsi="Calibri"/>
          <w:noProof/>
        </w:rPr>
        <w:t>C</w:t>
      </w:r>
      <w:r w:rsidR="003E242E">
        <w:rPr>
          <w:rFonts w:ascii="Calibri" w:hAnsi="Calibri"/>
          <w:noProof/>
        </w:rPr>
        <w:t>ellu</w:t>
      </w:r>
      <w:r w:rsidRPr="00A364AF">
        <w:rPr>
          <w:rFonts w:ascii="Calibri" w:hAnsi="Calibri"/>
          <w:noProof/>
        </w:rPr>
        <w:t xml:space="preserve">larize Hearts to Generate Functional Organs and Reduce the Risk of Thrombosis. </w:t>
      </w:r>
      <w:r w:rsidRPr="00A364AF">
        <w:rPr>
          <w:rFonts w:ascii="Calibri" w:hAnsi="Calibri"/>
          <w:i/>
          <w:noProof/>
        </w:rPr>
        <w:t>Tissue Engineering Part B-Reviews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21</w:t>
      </w:r>
      <w:r w:rsidRPr="00A364AF">
        <w:rPr>
          <w:rFonts w:ascii="Calibri" w:hAnsi="Calibri"/>
          <w:noProof/>
        </w:rPr>
        <w:t xml:space="preserve"> (1), 115-132, (2015).</w:t>
      </w:r>
    </w:p>
    <w:p w14:paraId="11860ABC" w14:textId="776622E0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9</w:t>
      </w:r>
      <w:r w:rsidRPr="00A364AF">
        <w:rPr>
          <w:rFonts w:ascii="Calibri" w:hAnsi="Calibri"/>
          <w:noProof/>
        </w:rPr>
        <w:tab/>
        <w:t>Lee, P. F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Inverted orientation improves decellularization of whole porcine hearts. </w:t>
      </w:r>
      <w:r w:rsidRPr="00A364AF">
        <w:rPr>
          <w:rFonts w:ascii="Calibri" w:hAnsi="Calibri"/>
          <w:i/>
          <w:noProof/>
        </w:rPr>
        <w:t xml:space="preserve">Acta </w:t>
      </w:r>
      <w:r w:rsidR="00F30CFF" w:rsidRPr="00A364AF">
        <w:rPr>
          <w:rFonts w:ascii="Calibri" w:hAnsi="Calibri"/>
          <w:i/>
          <w:noProof/>
        </w:rPr>
        <w:t>Biomaterialia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10.1016/j.actbio.2016.11.047, (2016).</w:t>
      </w:r>
    </w:p>
    <w:p w14:paraId="661995F7" w14:textId="67127334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0</w:t>
      </w:r>
      <w:r w:rsidRPr="00A364AF">
        <w:rPr>
          <w:rFonts w:ascii="Calibri" w:hAnsi="Calibri"/>
          <w:noProof/>
        </w:rPr>
        <w:tab/>
        <w:t>Momtahan, N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Automation of Pressure Control Improves Whole Porcine Heart Decellularization. </w:t>
      </w:r>
      <w:r w:rsidRPr="00A364AF">
        <w:rPr>
          <w:rFonts w:ascii="Calibri" w:hAnsi="Calibri"/>
          <w:i/>
          <w:noProof/>
        </w:rPr>
        <w:t>Tissue Eng Part C Methods.</w:t>
      </w:r>
      <w:r w:rsidRPr="00A364AF">
        <w:rPr>
          <w:rFonts w:ascii="Calibri" w:hAnsi="Calibri"/>
          <w:noProof/>
        </w:rPr>
        <w:t xml:space="preserve"> 10.1089/ten.TEC.2014.0709, (2015).</w:t>
      </w:r>
    </w:p>
    <w:p w14:paraId="20AE18F5" w14:textId="5D71BEF0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1</w:t>
      </w:r>
      <w:r w:rsidRPr="00A364AF">
        <w:rPr>
          <w:rFonts w:ascii="Calibri" w:hAnsi="Calibri"/>
          <w:noProof/>
        </w:rPr>
        <w:tab/>
        <w:t>Weymann, A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Development and Evaluation of a Perfusion Decellularization Porcine Heart Model - Generation of 3-Dimensional Myocardial Neoscaffolds. </w:t>
      </w:r>
      <w:r w:rsidRPr="00A364AF">
        <w:rPr>
          <w:rFonts w:ascii="Calibri" w:hAnsi="Calibri"/>
          <w:i/>
          <w:noProof/>
        </w:rPr>
        <w:t>Circulation Journal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75</w:t>
      </w:r>
      <w:r w:rsidRPr="00A364AF">
        <w:rPr>
          <w:rFonts w:ascii="Calibri" w:hAnsi="Calibri"/>
          <w:noProof/>
        </w:rPr>
        <w:t xml:space="preserve"> (4), 852-860, (2011).</w:t>
      </w:r>
    </w:p>
    <w:p w14:paraId="56900CB3" w14:textId="7E94A2E5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2</w:t>
      </w:r>
      <w:r w:rsidRPr="00A364AF">
        <w:rPr>
          <w:rFonts w:ascii="Calibri" w:hAnsi="Calibri"/>
          <w:noProof/>
        </w:rPr>
        <w:tab/>
        <w:t>Weymann, A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Bioartificial heart: </w:t>
      </w:r>
      <w:r w:rsidR="00E64CAF">
        <w:rPr>
          <w:rFonts w:ascii="Calibri" w:hAnsi="Calibri"/>
          <w:noProof/>
        </w:rPr>
        <w:t>A</w:t>
      </w:r>
      <w:r w:rsidRPr="00A364AF">
        <w:rPr>
          <w:rFonts w:ascii="Calibri" w:hAnsi="Calibri"/>
          <w:noProof/>
        </w:rPr>
        <w:t xml:space="preserve"> human-sized porcine model--the way ahead. </w:t>
      </w:r>
      <w:r w:rsidRPr="00A364AF">
        <w:rPr>
          <w:rFonts w:ascii="Calibri" w:hAnsi="Calibri"/>
          <w:i/>
          <w:noProof/>
        </w:rPr>
        <w:t>PLoS One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9</w:t>
      </w:r>
      <w:r w:rsidRPr="00A364AF">
        <w:rPr>
          <w:rFonts w:ascii="Calibri" w:hAnsi="Calibri"/>
          <w:noProof/>
        </w:rPr>
        <w:t xml:space="preserve"> (11), e111591, (2014).</w:t>
      </w:r>
    </w:p>
    <w:p w14:paraId="11CC6375" w14:textId="0623E998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lastRenderedPageBreak/>
        <w:t>13</w:t>
      </w:r>
      <w:r w:rsidRPr="00A364AF">
        <w:rPr>
          <w:rFonts w:ascii="Calibri" w:hAnsi="Calibri"/>
          <w:noProof/>
        </w:rPr>
        <w:tab/>
        <w:t xml:space="preserve">Remlinger, N. T., Wearden, P. D. &amp; Gilbert, T. W. Procedure for decellularization of porcine heart by retrograde coronary perfusion. </w:t>
      </w:r>
      <w:r w:rsidR="00F30CFF" w:rsidRPr="00A364AF">
        <w:rPr>
          <w:rFonts w:ascii="Calibri" w:hAnsi="Calibri"/>
          <w:i/>
          <w:noProof/>
        </w:rPr>
        <w:t>Journal of Visualized Experiments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10.3791/50059 (70), e50059, (2012).</w:t>
      </w:r>
    </w:p>
    <w:p w14:paraId="2E582F28" w14:textId="18E5B8E1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4</w:t>
      </w:r>
      <w:r w:rsidRPr="00A364AF">
        <w:rPr>
          <w:rFonts w:ascii="Calibri" w:hAnsi="Calibri"/>
          <w:noProof/>
        </w:rPr>
        <w:tab/>
        <w:t>Guyette, J. P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Bioengineering Human Myocardium on Native Extracellular Matrix. </w:t>
      </w:r>
      <w:r w:rsidR="00F30CFF" w:rsidRPr="00A364AF">
        <w:rPr>
          <w:rFonts w:ascii="Calibri" w:hAnsi="Calibri"/>
          <w:i/>
          <w:noProof/>
        </w:rPr>
        <w:t>Circulation</w:t>
      </w:r>
      <w:r w:rsidR="00F30CFF" w:rsidRPr="00A364AF" w:rsidDel="00815011">
        <w:rPr>
          <w:rFonts w:ascii="Calibri" w:hAnsi="Calibri"/>
          <w:i/>
          <w:noProof/>
        </w:rPr>
        <w:t xml:space="preserve"> </w:t>
      </w:r>
      <w:r w:rsidR="00F30CFF" w:rsidRPr="00A364AF">
        <w:rPr>
          <w:rFonts w:ascii="Calibri" w:hAnsi="Calibri"/>
          <w:i/>
          <w:noProof/>
        </w:rPr>
        <w:t>Research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18</w:t>
      </w:r>
      <w:r w:rsidRPr="00A364AF">
        <w:rPr>
          <w:rFonts w:ascii="Calibri" w:hAnsi="Calibri"/>
          <w:noProof/>
        </w:rPr>
        <w:t xml:space="preserve"> (1), 56-72, (2016).</w:t>
      </w:r>
    </w:p>
    <w:p w14:paraId="4B8ED1B6" w14:textId="4C1AA5E0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5</w:t>
      </w:r>
      <w:r w:rsidRPr="00A364AF">
        <w:rPr>
          <w:rFonts w:ascii="Calibri" w:hAnsi="Calibri"/>
          <w:noProof/>
        </w:rPr>
        <w:tab/>
        <w:t>Sanchez, P. L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Data from acellular human heart matrix. </w:t>
      </w:r>
      <w:r w:rsidRPr="00A364AF">
        <w:rPr>
          <w:rFonts w:ascii="Calibri" w:hAnsi="Calibri"/>
          <w:i/>
          <w:noProof/>
        </w:rPr>
        <w:t>Data Brief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8</w:t>
      </w:r>
      <w:r w:rsidRPr="00A364AF">
        <w:rPr>
          <w:rFonts w:ascii="Calibri" w:hAnsi="Calibri"/>
          <w:noProof/>
        </w:rPr>
        <w:t xml:space="preserve"> 211-219, (2016).</w:t>
      </w:r>
    </w:p>
    <w:p w14:paraId="274F3E58" w14:textId="688A64E4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6</w:t>
      </w:r>
      <w:r w:rsidRPr="00A364AF">
        <w:rPr>
          <w:rFonts w:ascii="Calibri" w:hAnsi="Calibri"/>
          <w:noProof/>
        </w:rPr>
        <w:tab/>
        <w:t>Garreta, E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Myocardial commitment from human pluripotent stem cells: Rapid production of human heart grafts. </w:t>
      </w:r>
      <w:r w:rsidRPr="00A364AF">
        <w:rPr>
          <w:rFonts w:ascii="Calibri" w:hAnsi="Calibri"/>
          <w:i/>
          <w:noProof/>
        </w:rPr>
        <w:t>Biomaterials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98</w:t>
      </w:r>
      <w:r w:rsidRPr="00A364AF">
        <w:rPr>
          <w:rFonts w:ascii="Calibri" w:hAnsi="Calibri"/>
          <w:noProof/>
        </w:rPr>
        <w:t xml:space="preserve"> 64-78, (2016).</w:t>
      </w:r>
    </w:p>
    <w:p w14:paraId="6ABA28E3" w14:textId="52C8245C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7</w:t>
      </w:r>
      <w:r w:rsidRPr="00A364AF">
        <w:rPr>
          <w:rFonts w:ascii="Calibri" w:hAnsi="Calibri"/>
          <w:noProof/>
        </w:rPr>
        <w:tab/>
        <w:t>Wainwright, J. M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Preparation of Cardiac Extracellular Matrix from an Intact Porcine Heart. </w:t>
      </w:r>
      <w:r w:rsidRPr="00A364AF">
        <w:rPr>
          <w:rFonts w:ascii="Calibri" w:hAnsi="Calibri"/>
          <w:i/>
          <w:noProof/>
        </w:rPr>
        <w:t>Tissue Engineering Part C-Methods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6</w:t>
      </w:r>
      <w:r w:rsidRPr="00A364AF">
        <w:rPr>
          <w:rFonts w:ascii="Calibri" w:hAnsi="Calibri"/>
          <w:noProof/>
        </w:rPr>
        <w:t xml:space="preserve"> (3), 525-532, (2010).</w:t>
      </w:r>
    </w:p>
    <w:p w14:paraId="08DD954C" w14:textId="6AD5F055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8</w:t>
      </w:r>
      <w:r w:rsidRPr="00A364AF">
        <w:rPr>
          <w:rFonts w:ascii="Calibri" w:hAnsi="Calibri"/>
          <w:noProof/>
        </w:rPr>
        <w:tab/>
        <w:t xml:space="preserve">Larson, A. M. &amp; Yeh, A. T. </w:t>
      </w:r>
      <w:r w:rsidR="00080021" w:rsidRPr="00080021">
        <w:rPr>
          <w:rFonts w:ascii="Calibri" w:hAnsi="Calibri"/>
          <w:i/>
          <w:noProof/>
        </w:rPr>
        <w:t>Ex vivo</w:t>
      </w:r>
      <w:r w:rsidRPr="00A364AF">
        <w:rPr>
          <w:rFonts w:ascii="Calibri" w:hAnsi="Calibri"/>
          <w:noProof/>
        </w:rPr>
        <w:t xml:space="preserve"> characterization of sub-10-fs pulses. </w:t>
      </w:r>
      <w:r w:rsidR="00F30CFF" w:rsidRPr="00A364AF">
        <w:rPr>
          <w:rFonts w:ascii="Calibri" w:hAnsi="Calibri"/>
          <w:i/>
          <w:noProof/>
        </w:rPr>
        <w:t>Optics Letters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31</w:t>
      </w:r>
      <w:r w:rsidRPr="00A364AF">
        <w:rPr>
          <w:rFonts w:ascii="Calibri" w:hAnsi="Calibri"/>
          <w:noProof/>
        </w:rPr>
        <w:t xml:space="preserve"> (11), 1681-1683, (2006).</w:t>
      </w:r>
    </w:p>
    <w:p w14:paraId="6630442F" w14:textId="77777777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19</w:t>
      </w:r>
      <w:r w:rsidRPr="00A364AF">
        <w:rPr>
          <w:rFonts w:ascii="Calibri" w:hAnsi="Calibri"/>
          <w:noProof/>
        </w:rPr>
        <w:tab/>
        <w:t xml:space="preserve">Lee, P. F., Yeh, A. T. &amp; Bayless, K. J. Nonlinear optical microscopy reveals invading endothelial cells anisotropically alter three-dimensional collagen matrices. </w:t>
      </w:r>
      <w:r w:rsidRPr="00A364AF">
        <w:rPr>
          <w:rFonts w:ascii="Calibri" w:hAnsi="Calibri"/>
          <w:i/>
          <w:noProof/>
        </w:rPr>
        <w:t>Experimental Cell Research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315</w:t>
      </w:r>
      <w:r w:rsidRPr="00A364AF">
        <w:rPr>
          <w:rFonts w:ascii="Calibri" w:hAnsi="Calibri"/>
          <w:noProof/>
        </w:rPr>
        <w:t xml:space="preserve"> (3), 396-410, (2009).</w:t>
      </w:r>
    </w:p>
    <w:p w14:paraId="07D3DC2E" w14:textId="5DA2174D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0</w:t>
      </w:r>
      <w:r w:rsidRPr="00A364AF">
        <w:rPr>
          <w:rFonts w:ascii="Calibri" w:hAnsi="Calibri"/>
          <w:noProof/>
        </w:rPr>
        <w:tab/>
        <w:t xml:space="preserve">Lee, P. F., Bai, Y., Smith, R. L., Bayless, K. J. &amp; Yeh, A. T. Angiogenic responses are enhanced in mechanically and microscopically characterized, microbial transglutaminase crosslinked collagen matrices with increased stiffness. </w:t>
      </w:r>
      <w:r w:rsidRPr="00A364AF">
        <w:rPr>
          <w:rFonts w:ascii="Calibri" w:hAnsi="Calibri"/>
          <w:i/>
          <w:noProof/>
        </w:rPr>
        <w:t xml:space="preserve">Acta </w:t>
      </w:r>
      <w:r w:rsidR="00F30CFF" w:rsidRPr="00A364AF">
        <w:rPr>
          <w:rFonts w:ascii="Calibri" w:hAnsi="Calibri"/>
          <w:i/>
          <w:noProof/>
        </w:rPr>
        <w:t>Biomaterialia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9</w:t>
      </w:r>
      <w:r w:rsidRPr="00A364AF">
        <w:rPr>
          <w:rFonts w:ascii="Calibri" w:hAnsi="Calibri"/>
          <w:noProof/>
        </w:rPr>
        <w:t xml:space="preserve"> (7), 7178-7190, (2013).</w:t>
      </w:r>
    </w:p>
    <w:p w14:paraId="0F51B6E9" w14:textId="086BB776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1</w:t>
      </w:r>
      <w:r w:rsidRPr="00A364AF">
        <w:rPr>
          <w:rFonts w:ascii="Calibri" w:hAnsi="Calibri"/>
          <w:noProof/>
        </w:rPr>
        <w:tab/>
        <w:t>Wu, Z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Multi-photon microscopy in cardiovascular research. </w:t>
      </w:r>
      <w:r w:rsidRPr="00A364AF">
        <w:rPr>
          <w:rFonts w:ascii="Calibri" w:hAnsi="Calibri"/>
          <w:i/>
          <w:noProof/>
        </w:rPr>
        <w:t>Methods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30</w:t>
      </w:r>
      <w:r w:rsidRPr="00A364AF">
        <w:rPr>
          <w:rFonts w:ascii="Calibri" w:hAnsi="Calibri"/>
          <w:noProof/>
        </w:rPr>
        <w:t xml:space="preserve"> 79-89, (2017).</w:t>
      </w:r>
    </w:p>
    <w:p w14:paraId="0AB304C5" w14:textId="77777777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2</w:t>
      </w:r>
      <w:r w:rsidRPr="00A364AF">
        <w:rPr>
          <w:rFonts w:ascii="Calibri" w:hAnsi="Calibri"/>
          <w:noProof/>
        </w:rPr>
        <w:tab/>
        <w:t xml:space="preserve">Ramanathan, T. S., H. Coronary blood flow. </w:t>
      </w:r>
      <w:r w:rsidRPr="00A364AF">
        <w:rPr>
          <w:rFonts w:ascii="Calibri" w:hAnsi="Calibri"/>
          <w:i/>
          <w:noProof/>
        </w:rPr>
        <w:t>Continuing Education in Anaesthesia Critical Care &amp; Pain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5</w:t>
      </w:r>
      <w:r w:rsidRPr="00A364AF">
        <w:rPr>
          <w:rFonts w:ascii="Calibri" w:hAnsi="Calibri"/>
          <w:noProof/>
        </w:rPr>
        <w:t xml:space="preserve"> (2), 61-64, (2005).</w:t>
      </w:r>
    </w:p>
    <w:p w14:paraId="129F0733" w14:textId="22159963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3</w:t>
      </w:r>
      <w:r w:rsidRPr="00A364AF">
        <w:rPr>
          <w:rFonts w:ascii="Calibri" w:hAnsi="Calibri"/>
          <w:noProof/>
        </w:rPr>
        <w:tab/>
        <w:t>Murthy, V. L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Clinical Quantification of Myocardial Blood Flow Using PET: Joint Position Paper of the SNMMI Cardiovascular Council and the ASNC. </w:t>
      </w:r>
      <w:r w:rsidR="00F30CFF" w:rsidRPr="00A364AF">
        <w:rPr>
          <w:rFonts w:ascii="Calibri" w:hAnsi="Calibri"/>
          <w:i/>
          <w:noProof/>
        </w:rPr>
        <w:t>Journal of Nuclear Cardiolog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25</w:t>
      </w:r>
      <w:r w:rsidRPr="00A364AF">
        <w:rPr>
          <w:rFonts w:ascii="Calibri" w:hAnsi="Calibri"/>
          <w:noProof/>
        </w:rPr>
        <w:t xml:space="preserve"> (1), 269-297, (2018).</w:t>
      </w:r>
    </w:p>
    <w:p w14:paraId="379F427E" w14:textId="2087CFFF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4</w:t>
      </w:r>
      <w:r w:rsidRPr="00A364AF">
        <w:rPr>
          <w:rFonts w:ascii="Calibri" w:hAnsi="Calibri"/>
          <w:noProof/>
        </w:rPr>
        <w:tab/>
        <w:t xml:space="preserve">Molina, D. K. &amp; DiMaio, V. J. Normal organ weights in men: </w:t>
      </w:r>
      <w:r w:rsidR="00E64CAF">
        <w:rPr>
          <w:rFonts w:ascii="Calibri" w:hAnsi="Calibri"/>
          <w:noProof/>
        </w:rPr>
        <w:t>P</w:t>
      </w:r>
      <w:r w:rsidRPr="00A364AF">
        <w:rPr>
          <w:rFonts w:ascii="Calibri" w:hAnsi="Calibri"/>
          <w:noProof/>
        </w:rPr>
        <w:t xml:space="preserve">art I-the heart. </w:t>
      </w:r>
      <w:r w:rsidR="00F30CFF" w:rsidRPr="00A364AF">
        <w:rPr>
          <w:rFonts w:ascii="Calibri" w:hAnsi="Calibri"/>
          <w:i/>
          <w:noProof/>
        </w:rPr>
        <w:t>The American Journal of Forensic Medicine and Patholog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33</w:t>
      </w:r>
      <w:r w:rsidRPr="00A364AF">
        <w:rPr>
          <w:rFonts w:ascii="Calibri" w:hAnsi="Calibri"/>
          <w:noProof/>
        </w:rPr>
        <w:t xml:space="preserve"> (4), 362-367, (2012).</w:t>
      </w:r>
    </w:p>
    <w:p w14:paraId="3D8E0E59" w14:textId="438C012B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5</w:t>
      </w:r>
      <w:r w:rsidRPr="00A364AF">
        <w:rPr>
          <w:rFonts w:ascii="Calibri" w:hAnsi="Calibri"/>
          <w:noProof/>
        </w:rPr>
        <w:tab/>
        <w:t xml:space="preserve">Molina, D. K. &amp; DiMaio, V. J. Normal Organ Weights in Women: Part I-The Heart. </w:t>
      </w:r>
      <w:r w:rsidR="00F30CFF" w:rsidRPr="00A364AF">
        <w:rPr>
          <w:rFonts w:ascii="Calibri" w:hAnsi="Calibri"/>
          <w:i/>
          <w:noProof/>
        </w:rPr>
        <w:t>The American Journal of Forensic Medicine and Patholog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36</w:t>
      </w:r>
      <w:r w:rsidRPr="00A364AF">
        <w:rPr>
          <w:rFonts w:ascii="Calibri" w:hAnsi="Calibri"/>
          <w:noProof/>
        </w:rPr>
        <w:t xml:space="preserve"> (3), 176-181, (2015).</w:t>
      </w:r>
    </w:p>
    <w:p w14:paraId="7D147D79" w14:textId="751D4457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6</w:t>
      </w:r>
      <w:r w:rsidRPr="00A364AF">
        <w:rPr>
          <w:rFonts w:ascii="Calibri" w:hAnsi="Calibri"/>
          <w:noProof/>
        </w:rPr>
        <w:tab/>
        <w:t xml:space="preserve">Robertson, M. J., Dries-Devlin, J. L., Kren, S. M., Burchfield, J. S. &amp; Taylor, D. A. Optimizing </w:t>
      </w:r>
      <w:r w:rsidR="003E242E">
        <w:rPr>
          <w:rFonts w:ascii="Calibri" w:hAnsi="Calibri"/>
          <w:noProof/>
        </w:rPr>
        <w:t>cellu</w:t>
      </w:r>
      <w:r w:rsidRPr="00A364AF">
        <w:rPr>
          <w:rFonts w:ascii="Calibri" w:hAnsi="Calibri"/>
          <w:noProof/>
        </w:rPr>
        <w:t xml:space="preserve">larization of whole decellularized heart extracellular matrix. </w:t>
      </w:r>
      <w:r w:rsidRPr="00A364AF">
        <w:rPr>
          <w:rFonts w:ascii="Calibri" w:hAnsi="Calibri"/>
          <w:i/>
          <w:noProof/>
        </w:rPr>
        <w:t>PLoS One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9</w:t>
      </w:r>
      <w:r w:rsidRPr="00A364AF">
        <w:rPr>
          <w:rFonts w:ascii="Calibri" w:hAnsi="Calibri"/>
          <w:noProof/>
        </w:rPr>
        <w:t xml:space="preserve"> (2), e90406, (2014).</w:t>
      </w:r>
    </w:p>
    <w:p w14:paraId="2E1C7104" w14:textId="08A17D15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7</w:t>
      </w:r>
      <w:r w:rsidRPr="00A364AF">
        <w:rPr>
          <w:rFonts w:ascii="Calibri" w:hAnsi="Calibri"/>
          <w:noProof/>
        </w:rPr>
        <w:tab/>
        <w:t xml:space="preserve">Robertson, M. J., Soibam, B., O'Leary, J. G., Sampaio, L. C. &amp; Taylor, D. A. </w:t>
      </w:r>
      <w:r w:rsidR="003E242E">
        <w:rPr>
          <w:rFonts w:ascii="Calibri" w:hAnsi="Calibri"/>
          <w:noProof/>
        </w:rPr>
        <w:t>Cellu</w:t>
      </w:r>
      <w:r w:rsidRPr="00A364AF">
        <w:rPr>
          <w:rFonts w:ascii="Calibri" w:hAnsi="Calibri"/>
          <w:noProof/>
        </w:rPr>
        <w:t xml:space="preserve">larization of rat liver: An </w:t>
      </w:r>
      <w:r w:rsidR="00080021" w:rsidRPr="00080021">
        <w:rPr>
          <w:rFonts w:ascii="Calibri" w:hAnsi="Calibri"/>
          <w:i/>
          <w:noProof/>
        </w:rPr>
        <w:t>in vitro</w:t>
      </w:r>
      <w:r w:rsidRPr="00A364AF">
        <w:rPr>
          <w:rFonts w:ascii="Calibri" w:hAnsi="Calibri"/>
          <w:noProof/>
        </w:rPr>
        <w:t xml:space="preserve"> model for assessing human drug metabolism and liver biology. </w:t>
      </w:r>
      <w:r w:rsidRPr="00A364AF">
        <w:rPr>
          <w:rFonts w:ascii="Calibri" w:hAnsi="Calibri"/>
          <w:i/>
          <w:noProof/>
        </w:rPr>
        <w:t>PLoS One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3</w:t>
      </w:r>
      <w:r w:rsidRPr="00A364AF">
        <w:rPr>
          <w:rFonts w:ascii="Calibri" w:hAnsi="Calibri"/>
          <w:noProof/>
        </w:rPr>
        <w:t xml:space="preserve"> (1), e0191892, (2018).</w:t>
      </w:r>
    </w:p>
    <w:p w14:paraId="08591D7B" w14:textId="67B79734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8</w:t>
      </w:r>
      <w:r w:rsidRPr="00A364AF">
        <w:rPr>
          <w:rFonts w:ascii="Calibri" w:hAnsi="Calibri"/>
          <w:noProof/>
        </w:rPr>
        <w:tab/>
        <w:t>Baghalishahi, M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Cardiac extracellular matrix hydrogel together with or without inducer cocktail improves human adipose tissue-derived stem cells differentiation into cardiomyocyte-like cells. </w:t>
      </w:r>
      <w:r w:rsidR="00F30CFF" w:rsidRPr="00A364AF">
        <w:rPr>
          <w:rFonts w:ascii="Calibri" w:hAnsi="Calibri"/>
          <w:i/>
          <w:noProof/>
        </w:rPr>
        <w:t>Biochemical and Biophysical Research Communications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10.1016/j.bbrc.2018.05.147, (2018).</w:t>
      </w:r>
    </w:p>
    <w:p w14:paraId="3A2C9B80" w14:textId="12EDA378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29</w:t>
      </w:r>
      <w:r w:rsidRPr="00A364AF">
        <w:rPr>
          <w:rFonts w:ascii="Calibri" w:hAnsi="Calibri"/>
          <w:noProof/>
        </w:rPr>
        <w:tab/>
        <w:t>Perea-Gil, I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</w:t>
      </w:r>
      <w:r w:rsidR="00080021" w:rsidRPr="00080021">
        <w:rPr>
          <w:rFonts w:ascii="Calibri" w:hAnsi="Calibri"/>
          <w:i/>
          <w:noProof/>
        </w:rPr>
        <w:t>In vitro</w:t>
      </w:r>
      <w:r w:rsidRPr="00A364AF">
        <w:rPr>
          <w:rFonts w:ascii="Calibri" w:hAnsi="Calibri"/>
          <w:noProof/>
        </w:rPr>
        <w:t xml:space="preserve"> comparative study of two decellularization protocols in search of an optimal myocardial scaffold for </w:t>
      </w:r>
      <w:r w:rsidR="003E242E">
        <w:rPr>
          <w:rFonts w:ascii="Calibri" w:hAnsi="Calibri"/>
          <w:noProof/>
        </w:rPr>
        <w:t>cellu</w:t>
      </w:r>
      <w:r w:rsidRPr="00A364AF">
        <w:rPr>
          <w:rFonts w:ascii="Calibri" w:hAnsi="Calibri"/>
          <w:noProof/>
        </w:rPr>
        <w:t xml:space="preserve">larization. </w:t>
      </w:r>
      <w:r w:rsidR="00F30CFF" w:rsidRPr="00A364AF">
        <w:rPr>
          <w:rFonts w:ascii="Calibri" w:hAnsi="Calibri"/>
          <w:i/>
          <w:noProof/>
        </w:rPr>
        <w:t>American Journal of Translational Research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7</w:t>
      </w:r>
      <w:r w:rsidRPr="00A364AF">
        <w:rPr>
          <w:rFonts w:ascii="Calibri" w:hAnsi="Calibri"/>
          <w:noProof/>
        </w:rPr>
        <w:t xml:space="preserve"> (3), 558-573, (2015).</w:t>
      </w:r>
    </w:p>
    <w:p w14:paraId="6BAC064F" w14:textId="21A11808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lastRenderedPageBreak/>
        <w:t>30</w:t>
      </w:r>
      <w:r w:rsidRPr="00A364AF">
        <w:rPr>
          <w:rFonts w:ascii="Calibri" w:hAnsi="Calibri"/>
          <w:noProof/>
        </w:rPr>
        <w:tab/>
        <w:t xml:space="preserve">Freytes, D. O., O'Neill, J. D., Duan-Arnold, Y., Wrona, E. A. &amp; Vunjak-Novakovic, G. Natural cardiac extracellular matrix hydrogels for cultivation of human stem cell-derived cardiomyocytes. </w:t>
      </w:r>
      <w:r w:rsidR="00F30CFF" w:rsidRPr="00A364AF">
        <w:rPr>
          <w:rFonts w:ascii="Calibri" w:hAnsi="Calibri"/>
          <w:i/>
          <w:noProof/>
        </w:rPr>
        <w:t>Methods Mol</w:t>
      </w:r>
      <w:r w:rsidR="00E64CAF">
        <w:rPr>
          <w:rFonts w:ascii="Calibri" w:hAnsi="Calibri"/>
          <w:i/>
          <w:noProof/>
        </w:rPr>
        <w:t>ec</w:t>
      </w:r>
      <w:r w:rsidR="00F30CFF" w:rsidRPr="00A364AF">
        <w:rPr>
          <w:rFonts w:ascii="Calibri" w:hAnsi="Calibri"/>
          <w:i/>
          <w:noProof/>
        </w:rPr>
        <w:t>ular Biology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181</w:t>
      </w:r>
      <w:r w:rsidRPr="00A364AF">
        <w:rPr>
          <w:rFonts w:ascii="Calibri" w:hAnsi="Calibri"/>
          <w:noProof/>
        </w:rPr>
        <w:t xml:space="preserve"> 69-81, (2014).</w:t>
      </w:r>
    </w:p>
    <w:p w14:paraId="6117378C" w14:textId="17F27C65" w:rsidR="00016D73" w:rsidRPr="00A364AF" w:rsidRDefault="00016D73" w:rsidP="00016D73">
      <w:pPr>
        <w:ind w:left="720" w:hanging="720"/>
        <w:rPr>
          <w:rFonts w:ascii="Calibri" w:hAnsi="Calibri"/>
          <w:noProof/>
        </w:rPr>
      </w:pPr>
      <w:r w:rsidRPr="00A364AF">
        <w:rPr>
          <w:rFonts w:ascii="Calibri" w:hAnsi="Calibri"/>
          <w:noProof/>
        </w:rPr>
        <w:t>31</w:t>
      </w:r>
      <w:r w:rsidRPr="00A364AF">
        <w:rPr>
          <w:rFonts w:ascii="Calibri" w:hAnsi="Calibri"/>
          <w:noProof/>
        </w:rPr>
        <w:tab/>
        <w:t>Oberwallner, B.</w:t>
      </w:r>
      <w:r w:rsidR="00080021" w:rsidRPr="00080021">
        <w:rPr>
          <w:rFonts w:ascii="Calibri" w:hAnsi="Calibri"/>
          <w:i/>
          <w:noProof/>
        </w:rPr>
        <w:t xml:space="preserve"> et al.</w:t>
      </w:r>
      <w:r w:rsidRPr="00A364AF">
        <w:rPr>
          <w:rFonts w:ascii="Calibri" w:hAnsi="Calibri"/>
          <w:noProof/>
        </w:rPr>
        <w:t xml:space="preserve"> Preparation of cardiac extracellular matrix scaffolds by decellularization of human myocardium. </w:t>
      </w:r>
      <w:r w:rsidR="00F30CFF" w:rsidRPr="00A364AF">
        <w:rPr>
          <w:rFonts w:ascii="Calibri" w:hAnsi="Calibri"/>
          <w:i/>
          <w:noProof/>
        </w:rPr>
        <w:t>Journal of Biomedical Materials Research Part A</w:t>
      </w:r>
      <w:r w:rsidRPr="00A364AF">
        <w:rPr>
          <w:rFonts w:ascii="Calibri" w:hAnsi="Calibri"/>
          <w:i/>
          <w:noProof/>
        </w:rPr>
        <w:t>.</w:t>
      </w:r>
      <w:r w:rsidRPr="00A364AF">
        <w:rPr>
          <w:rFonts w:ascii="Calibri" w:hAnsi="Calibri"/>
          <w:noProof/>
        </w:rPr>
        <w:t xml:space="preserve"> </w:t>
      </w:r>
      <w:r w:rsidRPr="00A364AF">
        <w:rPr>
          <w:rFonts w:ascii="Calibri" w:hAnsi="Calibri"/>
          <w:b/>
          <w:noProof/>
        </w:rPr>
        <w:t>102</w:t>
      </w:r>
      <w:r w:rsidRPr="00A364AF">
        <w:rPr>
          <w:rFonts w:ascii="Calibri" w:hAnsi="Calibri"/>
          <w:noProof/>
        </w:rPr>
        <w:t xml:space="preserve"> (9), 3263-3272, (2014).</w:t>
      </w:r>
    </w:p>
    <w:p w14:paraId="39A7DF43" w14:textId="25FC74BD" w:rsidR="00016D73" w:rsidRPr="00A364AF" w:rsidRDefault="00016D73" w:rsidP="00016D73">
      <w:pPr>
        <w:rPr>
          <w:rFonts w:ascii="Calibri" w:hAnsi="Calibri"/>
          <w:noProof/>
        </w:rPr>
      </w:pPr>
    </w:p>
    <w:p w14:paraId="429D3FB6" w14:textId="01FBF30D" w:rsidR="00E26E80" w:rsidRPr="002E7709" w:rsidRDefault="00E26E80" w:rsidP="00E26E80">
      <w:pPr>
        <w:autoSpaceDE w:val="0"/>
        <w:autoSpaceDN w:val="0"/>
        <w:adjustRightInd w:val="0"/>
        <w:ind w:left="720"/>
        <w:rPr>
          <w:rFonts w:asciiTheme="minorHAnsi" w:hAnsiTheme="minorHAnsi" w:cstheme="minorHAnsi"/>
        </w:rPr>
      </w:pPr>
      <w:r w:rsidRPr="00A364AF">
        <w:rPr>
          <w:rFonts w:ascii="Calibri" w:hAnsi="Calibri" w:cstheme="minorHAnsi"/>
        </w:rPr>
        <w:fldChar w:fldCharType="end"/>
      </w:r>
    </w:p>
    <w:p w14:paraId="0DF0C34F" w14:textId="542D5D7B" w:rsidR="00C345B3" w:rsidRPr="002E7709" w:rsidRDefault="00C345B3" w:rsidP="00C345B3">
      <w:pPr>
        <w:autoSpaceDE w:val="0"/>
        <w:autoSpaceDN w:val="0"/>
        <w:adjustRightInd w:val="0"/>
        <w:ind w:left="720"/>
        <w:rPr>
          <w:rFonts w:asciiTheme="minorHAnsi" w:hAnsiTheme="minorHAnsi" w:cstheme="minorHAnsi"/>
        </w:rPr>
      </w:pPr>
    </w:p>
    <w:sectPr w:rsidR="00C345B3" w:rsidRPr="002E7709" w:rsidSect="00080021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F52921" w14:textId="77777777" w:rsidR="00C4762B" w:rsidRDefault="00C4762B" w:rsidP="00BE5F4A">
      <w:r>
        <w:separator/>
      </w:r>
    </w:p>
  </w:endnote>
  <w:endnote w:type="continuationSeparator" w:id="0">
    <w:p w14:paraId="2C4BABEF" w14:textId="77777777" w:rsidR="00C4762B" w:rsidRDefault="00C4762B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7C7239" w14:textId="77777777" w:rsidR="00C4762B" w:rsidRDefault="00C4762B" w:rsidP="00BE5F4A">
      <w:r>
        <w:separator/>
      </w:r>
    </w:p>
  </w:footnote>
  <w:footnote w:type="continuationSeparator" w:id="0">
    <w:p w14:paraId="3057484C" w14:textId="77777777" w:rsidR="00C4762B" w:rsidRDefault="00C4762B" w:rsidP="00BE5F4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0"/>
    <w:multiLevelType w:val="singleLevel"/>
    <w:tmpl w:val="EE4432F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1" w15:restartNumberingAfterBreak="0">
    <w:nsid w:val="FFFFFF81"/>
    <w:multiLevelType w:val="singleLevel"/>
    <w:tmpl w:val="42DA09F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2" w15:restartNumberingAfterBreak="0">
    <w:nsid w:val="FFFFFF82"/>
    <w:multiLevelType w:val="singleLevel"/>
    <w:tmpl w:val="CE9A623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3" w15:restartNumberingAfterBreak="0">
    <w:nsid w:val="FFFFFF83"/>
    <w:multiLevelType w:val="singleLevel"/>
    <w:tmpl w:val="7EC00F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4" w15:restartNumberingAfterBreak="0">
    <w:nsid w:val="FFFFFF89"/>
    <w:multiLevelType w:val="singleLevel"/>
    <w:tmpl w:val="79A8C08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5B06928"/>
    <w:multiLevelType w:val="hybridMultilevel"/>
    <w:tmpl w:val="AA74C8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8246EB6"/>
    <w:multiLevelType w:val="multilevel"/>
    <w:tmpl w:val="1618E8A2"/>
    <w:lvl w:ilvl="0">
      <w:start w:val="2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isLgl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5F045FD"/>
    <w:multiLevelType w:val="hybridMultilevel"/>
    <w:tmpl w:val="77E62A50"/>
    <w:lvl w:ilvl="0" w:tplc="97869090">
      <w:start w:val="1"/>
      <w:numFmt w:val="decimal"/>
      <w:lvlText w:val="3.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0F46D95"/>
    <w:multiLevelType w:val="multilevel"/>
    <w:tmpl w:val="F3F4773C"/>
    <w:lvl w:ilvl="0">
      <w:start w:val="2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BAF20C0"/>
    <w:multiLevelType w:val="hybridMultilevel"/>
    <w:tmpl w:val="A8427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806F4E"/>
    <w:multiLevelType w:val="hybridMultilevel"/>
    <w:tmpl w:val="775A1F5C"/>
    <w:lvl w:ilvl="0" w:tplc="5CACD0B0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7BE2E11"/>
    <w:multiLevelType w:val="multilevel"/>
    <w:tmpl w:val="1618E8A2"/>
    <w:lvl w:ilvl="0">
      <w:start w:val="2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isLgl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E755612"/>
    <w:multiLevelType w:val="multilevel"/>
    <w:tmpl w:val="07F239D2"/>
    <w:lvl w:ilvl="0">
      <w:start w:val="2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D7E1B9A"/>
    <w:multiLevelType w:val="multilevel"/>
    <w:tmpl w:val="AD6A2B8A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73010D9"/>
    <w:multiLevelType w:val="multilevel"/>
    <w:tmpl w:val="1618E8A2"/>
    <w:lvl w:ilvl="0">
      <w:start w:val="2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isLgl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72C70065"/>
    <w:multiLevelType w:val="multilevel"/>
    <w:tmpl w:val="E0D2566E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9B55AE0"/>
    <w:multiLevelType w:val="multilevel"/>
    <w:tmpl w:val="56CC56E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Style w:val="LineNumber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30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24"/>
  </w:num>
  <w:num w:numId="3">
    <w:abstractNumId w:val="6"/>
  </w:num>
  <w:num w:numId="4">
    <w:abstractNumId w:val="19"/>
  </w:num>
  <w:num w:numId="5">
    <w:abstractNumId w:val="9"/>
  </w:num>
  <w:num w:numId="6">
    <w:abstractNumId w:val="27"/>
  </w:num>
  <w:num w:numId="7">
    <w:abstractNumId w:val="30"/>
  </w:num>
  <w:num w:numId="8">
    <w:abstractNumId w:val="16"/>
  </w:num>
  <w:num w:numId="9">
    <w:abstractNumId w:val="25"/>
  </w:num>
  <w:num w:numId="10">
    <w:abstractNumId w:val="17"/>
  </w:num>
  <w:num w:numId="11">
    <w:abstractNumId w:val="10"/>
  </w:num>
  <w:num w:numId="12">
    <w:abstractNumId w:val="5"/>
  </w:num>
  <w:num w:numId="13">
    <w:abstractNumId w:val="12"/>
  </w:num>
  <w:num w:numId="14">
    <w:abstractNumId w:val="28"/>
  </w:num>
  <w:num w:numId="15">
    <w:abstractNumId w:val="26"/>
  </w:num>
  <w:num w:numId="16">
    <w:abstractNumId w:val="18"/>
  </w:num>
  <w:num w:numId="17">
    <w:abstractNumId w:val="13"/>
  </w:num>
  <w:num w:numId="18">
    <w:abstractNumId w:val="8"/>
  </w:num>
  <w:num w:numId="19">
    <w:abstractNumId w:val="23"/>
  </w:num>
  <w:num w:numId="20">
    <w:abstractNumId w:val="15"/>
  </w:num>
  <w:num w:numId="21">
    <w:abstractNumId w:val="20"/>
  </w:num>
  <w:num w:numId="22">
    <w:abstractNumId w:val="21"/>
  </w:num>
  <w:num w:numId="23">
    <w:abstractNumId w:val="11"/>
  </w:num>
  <w:num w:numId="24">
    <w:abstractNumId w:val="14"/>
  </w:num>
  <w:num w:numId="25">
    <w:abstractNumId w:val="29"/>
  </w:num>
  <w:num w:numId="26">
    <w:abstractNumId w:val="7"/>
  </w:num>
  <w:num w:numId="27">
    <w:abstractNumId w:val="4"/>
  </w:num>
  <w:num w:numId="28">
    <w:abstractNumId w:val="3"/>
  </w:num>
  <w:num w:numId="29">
    <w:abstractNumId w:val="2"/>
  </w:num>
  <w:num w:numId="30">
    <w:abstractNumId w:val="1"/>
  </w:num>
  <w:num w:numId="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Q0NjU3NjE0MzY3sTRX0lEKTi0uzszPAykwNKkFAD5i24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0rdsr9rzlts0t2eeatr5er2bwsrtzwrpw9da&quot;&gt;Atala chapter&lt;record-ids&gt;&lt;item&gt;106&lt;/item&gt;&lt;item&gt;154&lt;/item&gt;&lt;item&gt;162&lt;/item&gt;&lt;item&gt;168&lt;/item&gt;&lt;item&gt;172&lt;/item&gt;&lt;item&gt;195&lt;/item&gt;&lt;item&gt;250&lt;/item&gt;&lt;/record-ids&gt;&lt;/item&gt;&lt;/Libraries&gt;"/>
  </w:docVars>
  <w:rsids>
    <w:rsidRoot w:val="00EE705F"/>
    <w:rsid w:val="00000080"/>
    <w:rsid w:val="00001DEB"/>
    <w:rsid w:val="0000242E"/>
    <w:rsid w:val="00002530"/>
    <w:rsid w:val="00004BE5"/>
    <w:rsid w:val="0000701B"/>
    <w:rsid w:val="00010C24"/>
    <w:rsid w:val="00010FC1"/>
    <w:rsid w:val="00016D73"/>
    <w:rsid w:val="00020C99"/>
    <w:rsid w:val="0002665C"/>
    <w:rsid w:val="00026CD7"/>
    <w:rsid w:val="00027A97"/>
    <w:rsid w:val="00032A81"/>
    <w:rsid w:val="000340D2"/>
    <w:rsid w:val="00035D0F"/>
    <w:rsid w:val="0003621B"/>
    <w:rsid w:val="000458BC"/>
    <w:rsid w:val="00047A98"/>
    <w:rsid w:val="0005000E"/>
    <w:rsid w:val="000502E7"/>
    <w:rsid w:val="00051517"/>
    <w:rsid w:val="000524E7"/>
    <w:rsid w:val="00064C5D"/>
    <w:rsid w:val="00064E9A"/>
    <w:rsid w:val="00065908"/>
    <w:rsid w:val="000673AC"/>
    <w:rsid w:val="00067F04"/>
    <w:rsid w:val="000709F5"/>
    <w:rsid w:val="0007503B"/>
    <w:rsid w:val="00077BDE"/>
    <w:rsid w:val="00080021"/>
    <w:rsid w:val="00081180"/>
    <w:rsid w:val="00083416"/>
    <w:rsid w:val="0008428A"/>
    <w:rsid w:val="00085C6A"/>
    <w:rsid w:val="00086655"/>
    <w:rsid w:val="00087A99"/>
    <w:rsid w:val="00091F9A"/>
    <w:rsid w:val="000A0A78"/>
    <w:rsid w:val="000A15AF"/>
    <w:rsid w:val="000A376F"/>
    <w:rsid w:val="000A3A4B"/>
    <w:rsid w:val="000A3DBA"/>
    <w:rsid w:val="000B2F36"/>
    <w:rsid w:val="000C0D2D"/>
    <w:rsid w:val="000C1301"/>
    <w:rsid w:val="000C2BB8"/>
    <w:rsid w:val="000C2CD9"/>
    <w:rsid w:val="000C49CF"/>
    <w:rsid w:val="000C6C73"/>
    <w:rsid w:val="000C72E2"/>
    <w:rsid w:val="000C77F8"/>
    <w:rsid w:val="000D0814"/>
    <w:rsid w:val="000D21C6"/>
    <w:rsid w:val="000D3E5F"/>
    <w:rsid w:val="000E0995"/>
    <w:rsid w:val="000E250E"/>
    <w:rsid w:val="000E2B33"/>
    <w:rsid w:val="000E3816"/>
    <w:rsid w:val="000E4FBD"/>
    <w:rsid w:val="000F1E8A"/>
    <w:rsid w:val="000F4705"/>
    <w:rsid w:val="000F4C80"/>
    <w:rsid w:val="0010017E"/>
    <w:rsid w:val="001034ED"/>
    <w:rsid w:val="00103FA4"/>
    <w:rsid w:val="0011195D"/>
    <w:rsid w:val="00111C5E"/>
    <w:rsid w:val="00112EEB"/>
    <w:rsid w:val="001162A1"/>
    <w:rsid w:val="00116FF0"/>
    <w:rsid w:val="00120415"/>
    <w:rsid w:val="001218C2"/>
    <w:rsid w:val="001223B8"/>
    <w:rsid w:val="00122BEF"/>
    <w:rsid w:val="0012426C"/>
    <w:rsid w:val="00127A4E"/>
    <w:rsid w:val="00132BC6"/>
    <w:rsid w:val="001334B7"/>
    <w:rsid w:val="00136B00"/>
    <w:rsid w:val="001374BD"/>
    <w:rsid w:val="00143828"/>
    <w:rsid w:val="00143FEC"/>
    <w:rsid w:val="00146159"/>
    <w:rsid w:val="00146D74"/>
    <w:rsid w:val="0014763A"/>
    <w:rsid w:val="00154707"/>
    <w:rsid w:val="001569B0"/>
    <w:rsid w:val="00161A65"/>
    <w:rsid w:val="0016341C"/>
    <w:rsid w:val="001673E4"/>
    <w:rsid w:val="00171B78"/>
    <w:rsid w:val="00173B5F"/>
    <w:rsid w:val="00173D7F"/>
    <w:rsid w:val="00182CB3"/>
    <w:rsid w:val="00184901"/>
    <w:rsid w:val="001851AC"/>
    <w:rsid w:val="0018625F"/>
    <w:rsid w:val="00190AD6"/>
    <w:rsid w:val="00193CBC"/>
    <w:rsid w:val="0019487B"/>
    <w:rsid w:val="0019681F"/>
    <w:rsid w:val="001A4992"/>
    <w:rsid w:val="001A6401"/>
    <w:rsid w:val="001A7F11"/>
    <w:rsid w:val="001B0525"/>
    <w:rsid w:val="001B0BD6"/>
    <w:rsid w:val="001B6736"/>
    <w:rsid w:val="001C0AC5"/>
    <w:rsid w:val="001D1185"/>
    <w:rsid w:val="001D1CB9"/>
    <w:rsid w:val="001D5A8D"/>
    <w:rsid w:val="001D625F"/>
    <w:rsid w:val="001E2D4E"/>
    <w:rsid w:val="001E7283"/>
    <w:rsid w:val="001E76BF"/>
    <w:rsid w:val="001F2E9C"/>
    <w:rsid w:val="001F3525"/>
    <w:rsid w:val="002005E7"/>
    <w:rsid w:val="0020480A"/>
    <w:rsid w:val="00206753"/>
    <w:rsid w:val="002107F3"/>
    <w:rsid w:val="0021094A"/>
    <w:rsid w:val="002206C1"/>
    <w:rsid w:val="0022136A"/>
    <w:rsid w:val="0022280E"/>
    <w:rsid w:val="00230455"/>
    <w:rsid w:val="0023172C"/>
    <w:rsid w:val="00234D6C"/>
    <w:rsid w:val="002370F9"/>
    <w:rsid w:val="00241E48"/>
    <w:rsid w:val="0024214E"/>
    <w:rsid w:val="00242623"/>
    <w:rsid w:val="00243C16"/>
    <w:rsid w:val="00245C8D"/>
    <w:rsid w:val="00252EFB"/>
    <w:rsid w:val="00254327"/>
    <w:rsid w:val="002613D1"/>
    <w:rsid w:val="0026312E"/>
    <w:rsid w:val="00263B97"/>
    <w:rsid w:val="002655C0"/>
    <w:rsid w:val="002663BC"/>
    <w:rsid w:val="00267DD5"/>
    <w:rsid w:val="0027054C"/>
    <w:rsid w:val="00280666"/>
    <w:rsid w:val="00281BFD"/>
    <w:rsid w:val="00284100"/>
    <w:rsid w:val="002848BF"/>
    <w:rsid w:val="00287A46"/>
    <w:rsid w:val="00290114"/>
    <w:rsid w:val="002931D4"/>
    <w:rsid w:val="002A0D07"/>
    <w:rsid w:val="002A0D25"/>
    <w:rsid w:val="002A1CB0"/>
    <w:rsid w:val="002A3036"/>
    <w:rsid w:val="002A422E"/>
    <w:rsid w:val="002A44B1"/>
    <w:rsid w:val="002A64A6"/>
    <w:rsid w:val="002A78E7"/>
    <w:rsid w:val="002B056E"/>
    <w:rsid w:val="002B1320"/>
    <w:rsid w:val="002B1B51"/>
    <w:rsid w:val="002B2458"/>
    <w:rsid w:val="002B33CF"/>
    <w:rsid w:val="002B351A"/>
    <w:rsid w:val="002B3BB5"/>
    <w:rsid w:val="002B3E14"/>
    <w:rsid w:val="002B484C"/>
    <w:rsid w:val="002B661D"/>
    <w:rsid w:val="002C1B56"/>
    <w:rsid w:val="002D0C53"/>
    <w:rsid w:val="002D67C0"/>
    <w:rsid w:val="002D7290"/>
    <w:rsid w:val="002D7A18"/>
    <w:rsid w:val="002E0BC2"/>
    <w:rsid w:val="002E2D03"/>
    <w:rsid w:val="002E4718"/>
    <w:rsid w:val="002E52A2"/>
    <w:rsid w:val="002E7709"/>
    <w:rsid w:val="002F18FE"/>
    <w:rsid w:val="002F32E3"/>
    <w:rsid w:val="002F7202"/>
    <w:rsid w:val="002F77FE"/>
    <w:rsid w:val="003009E5"/>
    <w:rsid w:val="003040CE"/>
    <w:rsid w:val="00307892"/>
    <w:rsid w:val="00310929"/>
    <w:rsid w:val="003109AC"/>
    <w:rsid w:val="00310C8A"/>
    <w:rsid w:val="00312E93"/>
    <w:rsid w:val="00313711"/>
    <w:rsid w:val="00315555"/>
    <w:rsid w:val="00316C26"/>
    <w:rsid w:val="00317A43"/>
    <w:rsid w:val="0032568A"/>
    <w:rsid w:val="003258C2"/>
    <w:rsid w:val="0033093A"/>
    <w:rsid w:val="00330D26"/>
    <w:rsid w:val="003405AE"/>
    <w:rsid w:val="00344C03"/>
    <w:rsid w:val="00345A97"/>
    <w:rsid w:val="0035297B"/>
    <w:rsid w:val="00355384"/>
    <w:rsid w:val="00357B20"/>
    <w:rsid w:val="00361FC2"/>
    <w:rsid w:val="00364AFA"/>
    <w:rsid w:val="00365028"/>
    <w:rsid w:val="00365994"/>
    <w:rsid w:val="00367DD4"/>
    <w:rsid w:val="003700CB"/>
    <w:rsid w:val="003715DC"/>
    <w:rsid w:val="0037236B"/>
    <w:rsid w:val="00372771"/>
    <w:rsid w:val="00374038"/>
    <w:rsid w:val="00375BBC"/>
    <w:rsid w:val="0037750A"/>
    <w:rsid w:val="00377BCF"/>
    <w:rsid w:val="00380BE2"/>
    <w:rsid w:val="00383622"/>
    <w:rsid w:val="00384D75"/>
    <w:rsid w:val="00384DC6"/>
    <w:rsid w:val="0038734E"/>
    <w:rsid w:val="0039147B"/>
    <w:rsid w:val="00391C20"/>
    <w:rsid w:val="00393EDB"/>
    <w:rsid w:val="0039522A"/>
    <w:rsid w:val="0039601E"/>
    <w:rsid w:val="00396A37"/>
    <w:rsid w:val="003A6DC8"/>
    <w:rsid w:val="003B0228"/>
    <w:rsid w:val="003B08C8"/>
    <w:rsid w:val="003B786D"/>
    <w:rsid w:val="003C013D"/>
    <w:rsid w:val="003C02BB"/>
    <w:rsid w:val="003C0701"/>
    <w:rsid w:val="003C0866"/>
    <w:rsid w:val="003C1CEC"/>
    <w:rsid w:val="003C36F0"/>
    <w:rsid w:val="003D1BBC"/>
    <w:rsid w:val="003D2F0A"/>
    <w:rsid w:val="003E02FD"/>
    <w:rsid w:val="003E242E"/>
    <w:rsid w:val="003E2849"/>
    <w:rsid w:val="003E45AF"/>
    <w:rsid w:val="003E50B9"/>
    <w:rsid w:val="003F0DF0"/>
    <w:rsid w:val="003F116A"/>
    <w:rsid w:val="003F1560"/>
    <w:rsid w:val="003F4D46"/>
    <w:rsid w:val="003F682C"/>
    <w:rsid w:val="00402A9C"/>
    <w:rsid w:val="00410814"/>
    <w:rsid w:val="004112E7"/>
    <w:rsid w:val="00417A17"/>
    <w:rsid w:val="00421886"/>
    <w:rsid w:val="00423CEA"/>
    <w:rsid w:val="00425CEE"/>
    <w:rsid w:val="0042625A"/>
    <w:rsid w:val="00427FCB"/>
    <w:rsid w:val="00432B39"/>
    <w:rsid w:val="0043716A"/>
    <w:rsid w:val="00440218"/>
    <w:rsid w:val="004413AC"/>
    <w:rsid w:val="00442941"/>
    <w:rsid w:val="00445715"/>
    <w:rsid w:val="0045356F"/>
    <w:rsid w:val="0045515D"/>
    <w:rsid w:val="004637CE"/>
    <w:rsid w:val="00463E47"/>
    <w:rsid w:val="0046462B"/>
    <w:rsid w:val="00465640"/>
    <w:rsid w:val="00467063"/>
    <w:rsid w:val="0046776B"/>
    <w:rsid w:val="00472887"/>
    <w:rsid w:val="004734E1"/>
    <w:rsid w:val="004737B9"/>
    <w:rsid w:val="00475736"/>
    <w:rsid w:val="00475F2A"/>
    <w:rsid w:val="00476505"/>
    <w:rsid w:val="00477201"/>
    <w:rsid w:val="00477DF5"/>
    <w:rsid w:val="00480301"/>
    <w:rsid w:val="00480E57"/>
    <w:rsid w:val="00482C6D"/>
    <w:rsid w:val="00482D17"/>
    <w:rsid w:val="00486A13"/>
    <w:rsid w:val="00486B51"/>
    <w:rsid w:val="00493788"/>
    <w:rsid w:val="00493D5F"/>
    <w:rsid w:val="0049483D"/>
    <w:rsid w:val="00494F77"/>
    <w:rsid w:val="00496F29"/>
    <w:rsid w:val="004A0591"/>
    <w:rsid w:val="004A073C"/>
    <w:rsid w:val="004A1D2A"/>
    <w:rsid w:val="004A7D64"/>
    <w:rsid w:val="004B118F"/>
    <w:rsid w:val="004B2F88"/>
    <w:rsid w:val="004B416D"/>
    <w:rsid w:val="004B5D9F"/>
    <w:rsid w:val="004B76D0"/>
    <w:rsid w:val="004C1D66"/>
    <w:rsid w:val="004D0FA9"/>
    <w:rsid w:val="004D1643"/>
    <w:rsid w:val="004D31A1"/>
    <w:rsid w:val="004E0A8A"/>
    <w:rsid w:val="004E1499"/>
    <w:rsid w:val="004E51B4"/>
    <w:rsid w:val="004F0D7E"/>
    <w:rsid w:val="004F0E03"/>
    <w:rsid w:val="004F1327"/>
    <w:rsid w:val="004F1C66"/>
    <w:rsid w:val="004F5F69"/>
    <w:rsid w:val="004F7E46"/>
    <w:rsid w:val="005027B7"/>
    <w:rsid w:val="00502F1F"/>
    <w:rsid w:val="00505DEC"/>
    <w:rsid w:val="00507C50"/>
    <w:rsid w:val="00514253"/>
    <w:rsid w:val="00520483"/>
    <w:rsid w:val="00522BCC"/>
    <w:rsid w:val="00522CD1"/>
    <w:rsid w:val="0052678E"/>
    <w:rsid w:val="00527D06"/>
    <w:rsid w:val="00530972"/>
    <w:rsid w:val="00537586"/>
    <w:rsid w:val="0054074E"/>
    <w:rsid w:val="005414BB"/>
    <w:rsid w:val="00541980"/>
    <w:rsid w:val="00545D96"/>
    <w:rsid w:val="00546253"/>
    <w:rsid w:val="00547B23"/>
    <w:rsid w:val="0055662D"/>
    <w:rsid w:val="00561D36"/>
    <w:rsid w:val="00564402"/>
    <w:rsid w:val="005663CF"/>
    <w:rsid w:val="0056718F"/>
    <w:rsid w:val="005702A9"/>
    <w:rsid w:val="005710C5"/>
    <w:rsid w:val="00571BCF"/>
    <w:rsid w:val="00573D61"/>
    <w:rsid w:val="00575126"/>
    <w:rsid w:val="00577185"/>
    <w:rsid w:val="0057746A"/>
    <w:rsid w:val="005814EC"/>
    <w:rsid w:val="0058219C"/>
    <w:rsid w:val="00585D13"/>
    <w:rsid w:val="005936E4"/>
    <w:rsid w:val="00595798"/>
    <w:rsid w:val="005966A0"/>
    <w:rsid w:val="005968D7"/>
    <w:rsid w:val="005A397C"/>
    <w:rsid w:val="005A4946"/>
    <w:rsid w:val="005A6AC1"/>
    <w:rsid w:val="005A6E18"/>
    <w:rsid w:val="005B0072"/>
    <w:rsid w:val="005B0732"/>
    <w:rsid w:val="005B5DE2"/>
    <w:rsid w:val="005C54D2"/>
    <w:rsid w:val="005C5A7F"/>
    <w:rsid w:val="005D233B"/>
    <w:rsid w:val="005D3782"/>
    <w:rsid w:val="005D7C96"/>
    <w:rsid w:val="005E1884"/>
    <w:rsid w:val="005E20B2"/>
    <w:rsid w:val="005E6FB9"/>
    <w:rsid w:val="005E7225"/>
    <w:rsid w:val="005F42DB"/>
    <w:rsid w:val="005F649A"/>
    <w:rsid w:val="005F6C92"/>
    <w:rsid w:val="005F776B"/>
    <w:rsid w:val="00601B7D"/>
    <w:rsid w:val="00602B30"/>
    <w:rsid w:val="0060660F"/>
    <w:rsid w:val="00610017"/>
    <w:rsid w:val="00611A4B"/>
    <w:rsid w:val="00614741"/>
    <w:rsid w:val="006147C6"/>
    <w:rsid w:val="00617D9F"/>
    <w:rsid w:val="006205BA"/>
    <w:rsid w:val="00623308"/>
    <w:rsid w:val="00623515"/>
    <w:rsid w:val="00624CD8"/>
    <w:rsid w:val="006263C4"/>
    <w:rsid w:val="0063044C"/>
    <w:rsid w:val="006308C7"/>
    <w:rsid w:val="0063149F"/>
    <w:rsid w:val="00633442"/>
    <w:rsid w:val="0063347D"/>
    <w:rsid w:val="006358B0"/>
    <w:rsid w:val="00635B78"/>
    <w:rsid w:val="00643165"/>
    <w:rsid w:val="00644CE4"/>
    <w:rsid w:val="00647547"/>
    <w:rsid w:val="006506F6"/>
    <w:rsid w:val="00650705"/>
    <w:rsid w:val="006515A9"/>
    <w:rsid w:val="006548B9"/>
    <w:rsid w:val="006564F1"/>
    <w:rsid w:val="00661222"/>
    <w:rsid w:val="00662C27"/>
    <w:rsid w:val="00667F31"/>
    <w:rsid w:val="006755A2"/>
    <w:rsid w:val="006760B6"/>
    <w:rsid w:val="006771FB"/>
    <w:rsid w:val="006773C3"/>
    <w:rsid w:val="006813B0"/>
    <w:rsid w:val="00684255"/>
    <w:rsid w:val="00684571"/>
    <w:rsid w:val="00686F63"/>
    <w:rsid w:val="006901B7"/>
    <w:rsid w:val="0069025D"/>
    <w:rsid w:val="006907F3"/>
    <w:rsid w:val="00691845"/>
    <w:rsid w:val="006949A7"/>
    <w:rsid w:val="006955F5"/>
    <w:rsid w:val="006958C0"/>
    <w:rsid w:val="006A082A"/>
    <w:rsid w:val="006A4D25"/>
    <w:rsid w:val="006B2F81"/>
    <w:rsid w:val="006B3036"/>
    <w:rsid w:val="006B3186"/>
    <w:rsid w:val="006B3B7A"/>
    <w:rsid w:val="006B5580"/>
    <w:rsid w:val="006B5955"/>
    <w:rsid w:val="006B6EB2"/>
    <w:rsid w:val="006C10EA"/>
    <w:rsid w:val="006C3B60"/>
    <w:rsid w:val="006D3163"/>
    <w:rsid w:val="006E303D"/>
    <w:rsid w:val="006E51B8"/>
    <w:rsid w:val="006E5E3D"/>
    <w:rsid w:val="006E6498"/>
    <w:rsid w:val="006F02B6"/>
    <w:rsid w:val="006F7D54"/>
    <w:rsid w:val="00701A8C"/>
    <w:rsid w:val="00701E42"/>
    <w:rsid w:val="00710683"/>
    <w:rsid w:val="00713636"/>
    <w:rsid w:val="0071773C"/>
    <w:rsid w:val="007177B7"/>
    <w:rsid w:val="00724F78"/>
    <w:rsid w:val="007266A6"/>
    <w:rsid w:val="0073405D"/>
    <w:rsid w:val="007344C7"/>
    <w:rsid w:val="007346F5"/>
    <w:rsid w:val="0073619C"/>
    <w:rsid w:val="00737651"/>
    <w:rsid w:val="007403ED"/>
    <w:rsid w:val="00742353"/>
    <w:rsid w:val="00743014"/>
    <w:rsid w:val="00743209"/>
    <w:rsid w:val="00754E0E"/>
    <w:rsid w:val="0076109D"/>
    <w:rsid w:val="007633B2"/>
    <w:rsid w:val="00766508"/>
    <w:rsid w:val="00771421"/>
    <w:rsid w:val="00772E15"/>
    <w:rsid w:val="0077523B"/>
    <w:rsid w:val="00776711"/>
    <w:rsid w:val="00776D24"/>
    <w:rsid w:val="007917FC"/>
    <w:rsid w:val="007931D6"/>
    <w:rsid w:val="00795D5D"/>
    <w:rsid w:val="007976AB"/>
    <w:rsid w:val="007A16FC"/>
    <w:rsid w:val="007A335A"/>
    <w:rsid w:val="007A5453"/>
    <w:rsid w:val="007B1D34"/>
    <w:rsid w:val="007B4601"/>
    <w:rsid w:val="007B6A45"/>
    <w:rsid w:val="007C2026"/>
    <w:rsid w:val="007D30F8"/>
    <w:rsid w:val="007D4BEA"/>
    <w:rsid w:val="007D4FC2"/>
    <w:rsid w:val="007D6407"/>
    <w:rsid w:val="007D6AF5"/>
    <w:rsid w:val="007E1CAA"/>
    <w:rsid w:val="007E261E"/>
    <w:rsid w:val="007F7597"/>
    <w:rsid w:val="00802711"/>
    <w:rsid w:val="008027D8"/>
    <w:rsid w:val="00804B5C"/>
    <w:rsid w:val="00804DED"/>
    <w:rsid w:val="008053B8"/>
    <w:rsid w:val="008063F9"/>
    <w:rsid w:val="00815011"/>
    <w:rsid w:val="0081563A"/>
    <w:rsid w:val="00820AF5"/>
    <w:rsid w:val="00822022"/>
    <w:rsid w:val="008222D7"/>
    <w:rsid w:val="008236DE"/>
    <w:rsid w:val="0082536A"/>
    <w:rsid w:val="0083161E"/>
    <w:rsid w:val="00831E32"/>
    <w:rsid w:val="00833823"/>
    <w:rsid w:val="00836824"/>
    <w:rsid w:val="00840FEB"/>
    <w:rsid w:val="00843450"/>
    <w:rsid w:val="008444B5"/>
    <w:rsid w:val="00853036"/>
    <w:rsid w:val="00853552"/>
    <w:rsid w:val="0085367C"/>
    <w:rsid w:val="00856341"/>
    <w:rsid w:val="0085687C"/>
    <w:rsid w:val="008600F3"/>
    <w:rsid w:val="0086083C"/>
    <w:rsid w:val="00862990"/>
    <w:rsid w:val="0086382B"/>
    <w:rsid w:val="0087152D"/>
    <w:rsid w:val="00877C8F"/>
    <w:rsid w:val="00877ED2"/>
    <w:rsid w:val="00881425"/>
    <w:rsid w:val="008826E6"/>
    <w:rsid w:val="008831E0"/>
    <w:rsid w:val="008832B1"/>
    <w:rsid w:val="008910D1"/>
    <w:rsid w:val="0089112C"/>
    <w:rsid w:val="00891778"/>
    <w:rsid w:val="00892106"/>
    <w:rsid w:val="008966F1"/>
    <w:rsid w:val="00896CAB"/>
    <w:rsid w:val="008975EF"/>
    <w:rsid w:val="008A069E"/>
    <w:rsid w:val="008A1419"/>
    <w:rsid w:val="008A2B55"/>
    <w:rsid w:val="008A3780"/>
    <w:rsid w:val="008A46E6"/>
    <w:rsid w:val="008B24CD"/>
    <w:rsid w:val="008B36FF"/>
    <w:rsid w:val="008B709D"/>
    <w:rsid w:val="008B773E"/>
    <w:rsid w:val="008C1754"/>
    <w:rsid w:val="008C1B8B"/>
    <w:rsid w:val="008C28A3"/>
    <w:rsid w:val="008C43CD"/>
    <w:rsid w:val="008C4E58"/>
    <w:rsid w:val="008C7642"/>
    <w:rsid w:val="008D25BE"/>
    <w:rsid w:val="008D2E88"/>
    <w:rsid w:val="008D624A"/>
    <w:rsid w:val="008D6309"/>
    <w:rsid w:val="008E2011"/>
    <w:rsid w:val="008E4028"/>
    <w:rsid w:val="008E4609"/>
    <w:rsid w:val="008E4EA6"/>
    <w:rsid w:val="008E5402"/>
    <w:rsid w:val="008E6F08"/>
    <w:rsid w:val="008E7606"/>
    <w:rsid w:val="008F065F"/>
    <w:rsid w:val="008F1A38"/>
    <w:rsid w:val="008F2567"/>
    <w:rsid w:val="008F5F29"/>
    <w:rsid w:val="008F7DFD"/>
    <w:rsid w:val="009033F5"/>
    <w:rsid w:val="00903C3A"/>
    <w:rsid w:val="0091096F"/>
    <w:rsid w:val="00910C0B"/>
    <w:rsid w:val="00911D07"/>
    <w:rsid w:val="00914F48"/>
    <w:rsid w:val="0091527E"/>
    <w:rsid w:val="009165AC"/>
    <w:rsid w:val="00922530"/>
    <w:rsid w:val="00923D16"/>
    <w:rsid w:val="00925823"/>
    <w:rsid w:val="009261C0"/>
    <w:rsid w:val="0093009E"/>
    <w:rsid w:val="0093022E"/>
    <w:rsid w:val="00931042"/>
    <w:rsid w:val="009313D9"/>
    <w:rsid w:val="00932303"/>
    <w:rsid w:val="00933D78"/>
    <w:rsid w:val="00935397"/>
    <w:rsid w:val="00936248"/>
    <w:rsid w:val="009405D0"/>
    <w:rsid w:val="00940962"/>
    <w:rsid w:val="0094126E"/>
    <w:rsid w:val="009455D3"/>
    <w:rsid w:val="00945BD0"/>
    <w:rsid w:val="009503D0"/>
    <w:rsid w:val="00950D79"/>
    <w:rsid w:val="009513FC"/>
    <w:rsid w:val="009557B3"/>
    <w:rsid w:val="00960C16"/>
    <w:rsid w:val="00961CDA"/>
    <w:rsid w:val="0097071E"/>
    <w:rsid w:val="0097160B"/>
    <w:rsid w:val="009736E7"/>
    <w:rsid w:val="0097413D"/>
    <w:rsid w:val="009747D2"/>
    <w:rsid w:val="00974AAC"/>
    <w:rsid w:val="009776B0"/>
    <w:rsid w:val="00977C56"/>
    <w:rsid w:val="009850ED"/>
    <w:rsid w:val="00985BD8"/>
    <w:rsid w:val="009878A3"/>
    <w:rsid w:val="009878A8"/>
    <w:rsid w:val="0099689F"/>
    <w:rsid w:val="00997357"/>
    <w:rsid w:val="00997DAB"/>
    <w:rsid w:val="009A38A5"/>
    <w:rsid w:val="009B07F2"/>
    <w:rsid w:val="009B1737"/>
    <w:rsid w:val="009B6EBD"/>
    <w:rsid w:val="009C0170"/>
    <w:rsid w:val="009C2DF8"/>
    <w:rsid w:val="009C67D4"/>
    <w:rsid w:val="009D100C"/>
    <w:rsid w:val="009D1958"/>
    <w:rsid w:val="009D3DF6"/>
    <w:rsid w:val="009E0DEC"/>
    <w:rsid w:val="009E6E02"/>
    <w:rsid w:val="009E6E9F"/>
    <w:rsid w:val="009F1294"/>
    <w:rsid w:val="009F332D"/>
    <w:rsid w:val="009F4D59"/>
    <w:rsid w:val="009F6ADD"/>
    <w:rsid w:val="00A01D39"/>
    <w:rsid w:val="00A01F95"/>
    <w:rsid w:val="00A04275"/>
    <w:rsid w:val="00A10653"/>
    <w:rsid w:val="00A109F5"/>
    <w:rsid w:val="00A11EDD"/>
    <w:rsid w:val="00A146FD"/>
    <w:rsid w:val="00A14A74"/>
    <w:rsid w:val="00A1663C"/>
    <w:rsid w:val="00A16B35"/>
    <w:rsid w:val="00A203C2"/>
    <w:rsid w:val="00A23F38"/>
    <w:rsid w:val="00A27667"/>
    <w:rsid w:val="00A3196E"/>
    <w:rsid w:val="00A364AF"/>
    <w:rsid w:val="00A41352"/>
    <w:rsid w:val="00A43EC3"/>
    <w:rsid w:val="00A444D4"/>
    <w:rsid w:val="00A5170F"/>
    <w:rsid w:val="00A563A2"/>
    <w:rsid w:val="00A56587"/>
    <w:rsid w:val="00A56EAE"/>
    <w:rsid w:val="00A573D0"/>
    <w:rsid w:val="00A607A1"/>
    <w:rsid w:val="00A61046"/>
    <w:rsid w:val="00A61B70"/>
    <w:rsid w:val="00A654BB"/>
    <w:rsid w:val="00A671C6"/>
    <w:rsid w:val="00A74A92"/>
    <w:rsid w:val="00A802BC"/>
    <w:rsid w:val="00A83AD7"/>
    <w:rsid w:val="00A852FF"/>
    <w:rsid w:val="00A91326"/>
    <w:rsid w:val="00A922B6"/>
    <w:rsid w:val="00AA0D30"/>
    <w:rsid w:val="00AA31C9"/>
    <w:rsid w:val="00AB1AD9"/>
    <w:rsid w:val="00AB2412"/>
    <w:rsid w:val="00AB4E52"/>
    <w:rsid w:val="00AB68EE"/>
    <w:rsid w:val="00AB7191"/>
    <w:rsid w:val="00AB775A"/>
    <w:rsid w:val="00AC0E9E"/>
    <w:rsid w:val="00AC170D"/>
    <w:rsid w:val="00AC377C"/>
    <w:rsid w:val="00AC3F0B"/>
    <w:rsid w:val="00AC424B"/>
    <w:rsid w:val="00AC6C86"/>
    <w:rsid w:val="00AD34D2"/>
    <w:rsid w:val="00AD476F"/>
    <w:rsid w:val="00AD5EF2"/>
    <w:rsid w:val="00AD6ED4"/>
    <w:rsid w:val="00AE1B39"/>
    <w:rsid w:val="00AE2D6B"/>
    <w:rsid w:val="00AE2DDD"/>
    <w:rsid w:val="00AE77B4"/>
    <w:rsid w:val="00AF0D9C"/>
    <w:rsid w:val="00AF4675"/>
    <w:rsid w:val="00B05F12"/>
    <w:rsid w:val="00B06DC4"/>
    <w:rsid w:val="00B07F45"/>
    <w:rsid w:val="00B115BA"/>
    <w:rsid w:val="00B14FEB"/>
    <w:rsid w:val="00B161FC"/>
    <w:rsid w:val="00B2064F"/>
    <w:rsid w:val="00B20E3A"/>
    <w:rsid w:val="00B244E4"/>
    <w:rsid w:val="00B26855"/>
    <w:rsid w:val="00B32458"/>
    <w:rsid w:val="00B367B1"/>
    <w:rsid w:val="00B50CC2"/>
    <w:rsid w:val="00B510E4"/>
    <w:rsid w:val="00B53080"/>
    <w:rsid w:val="00B5337C"/>
    <w:rsid w:val="00B53FDE"/>
    <w:rsid w:val="00B648FE"/>
    <w:rsid w:val="00B65738"/>
    <w:rsid w:val="00B667A7"/>
    <w:rsid w:val="00B675FF"/>
    <w:rsid w:val="00B7028D"/>
    <w:rsid w:val="00B71286"/>
    <w:rsid w:val="00B721D7"/>
    <w:rsid w:val="00B7464E"/>
    <w:rsid w:val="00B77EA9"/>
    <w:rsid w:val="00B82F4A"/>
    <w:rsid w:val="00B83FCE"/>
    <w:rsid w:val="00B85500"/>
    <w:rsid w:val="00B864CE"/>
    <w:rsid w:val="00B87933"/>
    <w:rsid w:val="00B920DF"/>
    <w:rsid w:val="00B9332F"/>
    <w:rsid w:val="00B97271"/>
    <w:rsid w:val="00B973AF"/>
    <w:rsid w:val="00BA3117"/>
    <w:rsid w:val="00BA5315"/>
    <w:rsid w:val="00BA6567"/>
    <w:rsid w:val="00BB3021"/>
    <w:rsid w:val="00BB4E2A"/>
    <w:rsid w:val="00BB60FB"/>
    <w:rsid w:val="00BC2623"/>
    <w:rsid w:val="00BC3324"/>
    <w:rsid w:val="00BC4E1F"/>
    <w:rsid w:val="00BC622C"/>
    <w:rsid w:val="00BD00EC"/>
    <w:rsid w:val="00BD0881"/>
    <w:rsid w:val="00BD1249"/>
    <w:rsid w:val="00BD1FBB"/>
    <w:rsid w:val="00BD261C"/>
    <w:rsid w:val="00BD4F3A"/>
    <w:rsid w:val="00BE0455"/>
    <w:rsid w:val="00BE0BC5"/>
    <w:rsid w:val="00BE2414"/>
    <w:rsid w:val="00BE4FC4"/>
    <w:rsid w:val="00BE5F4A"/>
    <w:rsid w:val="00BF11E8"/>
    <w:rsid w:val="00BF137E"/>
    <w:rsid w:val="00BF1715"/>
    <w:rsid w:val="00BF4E14"/>
    <w:rsid w:val="00BF5560"/>
    <w:rsid w:val="00BF6E16"/>
    <w:rsid w:val="00C001C8"/>
    <w:rsid w:val="00C0307A"/>
    <w:rsid w:val="00C035C9"/>
    <w:rsid w:val="00C05813"/>
    <w:rsid w:val="00C0673C"/>
    <w:rsid w:val="00C125E5"/>
    <w:rsid w:val="00C14F05"/>
    <w:rsid w:val="00C152E3"/>
    <w:rsid w:val="00C22C41"/>
    <w:rsid w:val="00C231E3"/>
    <w:rsid w:val="00C307DD"/>
    <w:rsid w:val="00C345B3"/>
    <w:rsid w:val="00C3569A"/>
    <w:rsid w:val="00C35E7A"/>
    <w:rsid w:val="00C37361"/>
    <w:rsid w:val="00C414A4"/>
    <w:rsid w:val="00C42C5E"/>
    <w:rsid w:val="00C45506"/>
    <w:rsid w:val="00C4762B"/>
    <w:rsid w:val="00C52FE6"/>
    <w:rsid w:val="00C601A7"/>
    <w:rsid w:val="00C62B8D"/>
    <w:rsid w:val="00C646F2"/>
    <w:rsid w:val="00C648CC"/>
    <w:rsid w:val="00C670DA"/>
    <w:rsid w:val="00C71F4D"/>
    <w:rsid w:val="00C7249B"/>
    <w:rsid w:val="00C72887"/>
    <w:rsid w:val="00C72EB8"/>
    <w:rsid w:val="00C73BFD"/>
    <w:rsid w:val="00C75093"/>
    <w:rsid w:val="00C765A9"/>
    <w:rsid w:val="00C76FAC"/>
    <w:rsid w:val="00C9038F"/>
    <w:rsid w:val="00C9416E"/>
    <w:rsid w:val="00C9543C"/>
    <w:rsid w:val="00C964B3"/>
    <w:rsid w:val="00C96AA1"/>
    <w:rsid w:val="00CA0F0D"/>
    <w:rsid w:val="00CA1742"/>
    <w:rsid w:val="00CA2E86"/>
    <w:rsid w:val="00CA6BB4"/>
    <w:rsid w:val="00CA7196"/>
    <w:rsid w:val="00CA7CC7"/>
    <w:rsid w:val="00CB0256"/>
    <w:rsid w:val="00CC02F1"/>
    <w:rsid w:val="00CC1FDC"/>
    <w:rsid w:val="00CC3E78"/>
    <w:rsid w:val="00CC4191"/>
    <w:rsid w:val="00CC76D6"/>
    <w:rsid w:val="00CC76F0"/>
    <w:rsid w:val="00CD0E2F"/>
    <w:rsid w:val="00CD0FA8"/>
    <w:rsid w:val="00CD14E5"/>
    <w:rsid w:val="00CD5303"/>
    <w:rsid w:val="00CE08AD"/>
    <w:rsid w:val="00CE0B28"/>
    <w:rsid w:val="00CE1339"/>
    <w:rsid w:val="00CE3E8A"/>
    <w:rsid w:val="00CF0009"/>
    <w:rsid w:val="00CF3772"/>
    <w:rsid w:val="00CF3CF5"/>
    <w:rsid w:val="00CF3F4C"/>
    <w:rsid w:val="00CF77D1"/>
    <w:rsid w:val="00D0432E"/>
    <w:rsid w:val="00D043A9"/>
    <w:rsid w:val="00D04C49"/>
    <w:rsid w:val="00D06943"/>
    <w:rsid w:val="00D06E96"/>
    <w:rsid w:val="00D135D3"/>
    <w:rsid w:val="00D14CFE"/>
    <w:rsid w:val="00D15128"/>
    <w:rsid w:val="00D20DCD"/>
    <w:rsid w:val="00D25583"/>
    <w:rsid w:val="00D323C1"/>
    <w:rsid w:val="00D36BA0"/>
    <w:rsid w:val="00D414DF"/>
    <w:rsid w:val="00D50ECA"/>
    <w:rsid w:val="00D54412"/>
    <w:rsid w:val="00D56DC0"/>
    <w:rsid w:val="00D57AED"/>
    <w:rsid w:val="00D64BB2"/>
    <w:rsid w:val="00D675E0"/>
    <w:rsid w:val="00D7029B"/>
    <w:rsid w:val="00D72748"/>
    <w:rsid w:val="00D75757"/>
    <w:rsid w:val="00D75DF3"/>
    <w:rsid w:val="00D76E6D"/>
    <w:rsid w:val="00D80C50"/>
    <w:rsid w:val="00D8247D"/>
    <w:rsid w:val="00D83BC0"/>
    <w:rsid w:val="00D83DD2"/>
    <w:rsid w:val="00D85863"/>
    <w:rsid w:val="00D86F04"/>
    <w:rsid w:val="00D90225"/>
    <w:rsid w:val="00D909A6"/>
    <w:rsid w:val="00D90C14"/>
    <w:rsid w:val="00D9403F"/>
    <w:rsid w:val="00D95FE0"/>
    <w:rsid w:val="00D96E78"/>
    <w:rsid w:val="00DA1398"/>
    <w:rsid w:val="00DA46DE"/>
    <w:rsid w:val="00DA59E8"/>
    <w:rsid w:val="00DB2EB8"/>
    <w:rsid w:val="00DB47F5"/>
    <w:rsid w:val="00DB772E"/>
    <w:rsid w:val="00DC2D49"/>
    <w:rsid w:val="00DC3A1E"/>
    <w:rsid w:val="00DC7931"/>
    <w:rsid w:val="00DD0028"/>
    <w:rsid w:val="00DD266C"/>
    <w:rsid w:val="00DD5D6B"/>
    <w:rsid w:val="00DE03C1"/>
    <w:rsid w:val="00DE0978"/>
    <w:rsid w:val="00DE0A80"/>
    <w:rsid w:val="00DE1AF2"/>
    <w:rsid w:val="00DE347A"/>
    <w:rsid w:val="00DE49B1"/>
    <w:rsid w:val="00DE7828"/>
    <w:rsid w:val="00DF7993"/>
    <w:rsid w:val="00E01760"/>
    <w:rsid w:val="00E13DA1"/>
    <w:rsid w:val="00E14198"/>
    <w:rsid w:val="00E1652C"/>
    <w:rsid w:val="00E1724E"/>
    <w:rsid w:val="00E1796C"/>
    <w:rsid w:val="00E24B49"/>
    <w:rsid w:val="00E25FF0"/>
    <w:rsid w:val="00E26E80"/>
    <w:rsid w:val="00E27EA3"/>
    <w:rsid w:val="00E32DCE"/>
    <w:rsid w:val="00E34929"/>
    <w:rsid w:val="00E370C5"/>
    <w:rsid w:val="00E40113"/>
    <w:rsid w:val="00E40F6F"/>
    <w:rsid w:val="00E43AF3"/>
    <w:rsid w:val="00E46358"/>
    <w:rsid w:val="00E4721D"/>
    <w:rsid w:val="00E51264"/>
    <w:rsid w:val="00E51E3C"/>
    <w:rsid w:val="00E52F51"/>
    <w:rsid w:val="00E55360"/>
    <w:rsid w:val="00E55432"/>
    <w:rsid w:val="00E64B2F"/>
    <w:rsid w:val="00E64CAF"/>
    <w:rsid w:val="00E64D93"/>
    <w:rsid w:val="00E651AB"/>
    <w:rsid w:val="00E73D53"/>
    <w:rsid w:val="00E73DBC"/>
    <w:rsid w:val="00E763C6"/>
    <w:rsid w:val="00E77982"/>
    <w:rsid w:val="00E80EFF"/>
    <w:rsid w:val="00E8363E"/>
    <w:rsid w:val="00E861B2"/>
    <w:rsid w:val="00E871EB"/>
    <w:rsid w:val="00E87886"/>
    <w:rsid w:val="00E87989"/>
    <w:rsid w:val="00E9074E"/>
    <w:rsid w:val="00E90DBB"/>
    <w:rsid w:val="00E91CEE"/>
    <w:rsid w:val="00E94E05"/>
    <w:rsid w:val="00E97CC6"/>
    <w:rsid w:val="00EA5658"/>
    <w:rsid w:val="00EA7B14"/>
    <w:rsid w:val="00EB1009"/>
    <w:rsid w:val="00EB4BAF"/>
    <w:rsid w:val="00EB6350"/>
    <w:rsid w:val="00EC2028"/>
    <w:rsid w:val="00EC5F5D"/>
    <w:rsid w:val="00ED12D4"/>
    <w:rsid w:val="00ED5367"/>
    <w:rsid w:val="00ED5A9E"/>
    <w:rsid w:val="00ED5C16"/>
    <w:rsid w:val="00ED5F96"/>
    <w:rsid w:val="00ED6068"/>
    <w:rsid w:val="00ED7DD6"/>
    <w:rsid w:val="00EE31B4"/>
    <w:rsid w:val="00EE6E1E"/>
    <w:rsid w:val="00EE705F"/>
    <w:rsid w:val="00EF017A"/>
    <w:rsid w:val="00EF032B"/>
    <w:rsid w:val="00EF6F81"/>
    <w:rsid w:val="00F05A85"/>
    <w:rsid w:val="00F139C0"/>
    <w:rsid w:val="00F2536A"/>
    <w:rsid w:val="00F308E3"/>
    <w:rsid w:val="00F30CFF"/>
    <w:rsid w:val="00F3166E"/>
    <w:rsid w:val="00F345E6"/>
    <w:rsid w:val="00F36070"/>
    <w:rsid w:val="00F4061A"/>
    <w:rsid w:val="00F42F0F"/>
    <w:rsid w:val="00F434C6"/>
    <w:rsid w:val="00F44363"/>
    <w:rsid w:val="00F45575"/>
    <w:rsid w:val="00F4613A"/>
    <w:rsid w:val="00F55011"/>
    <w:rsid w:val="00F5650B"/>
    <w:rsid w:val="00F574B0"/>
    <w:rsid w:val="00F623E9"/>
    <w:rsid w:val="00F62BE0"/>
    <w:rsid w:val="00F65FA1"/>
    <w:rsid w:val="00F7273B"/>
    <w:rsid w:val="00F7288B"/>
    <w:rsid w:val="00F738AB"/>
    <w:rsid w:val="00F7765C"/>
    <w:rsid w:val="00F80BA3"/>
    <w:rsid w:val="00F81076"/>
    <w:rsid w:val="00F82F25"/>
    <w:rsid w:val="00F8449B"/>
    <w:rsid w:val="00F8501A"/>
    <w:rsid w:val="00F85581"/>
    <w:rsid w:val="00F963DD"/>
    <w:rsid w:val="00F9762E"/>
    <w:rsid w:val="00FA4D50"/>
    <w:rsid w:val="00FA7587"/>
    <w:rsid w:val="00FB4776"/>
    <w:rsid w:val="00FB72BA"/>
    <w:rsid w:val="00FC4B8B"/>
    <w:rsid w:val="00FC4C1A"/>
    <w:rsid w:val="00FC6BA2"/>
    <w:rsid w:val="00FD0D01"/>
    <w:rsid w:val="00FD4AE3"/>
    <w:rsid w:val="00FE19C8"/>
    <w:rsid w:val="00FE302E"/>
    <w:rsid w:val="00FE451E"/>
    <w:rsid w:val="00FF3407"/>
    <w:rsid w:val="00FF4C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F8C2E2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D76E6D"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F4061A"/>
    <w:pPr>
      <w:spacing w:before="100" w:beforeAutospacing="1" w:after="100" w:afterAutospacing="1"/>
      <w:outlineLvl w:val="1"/>
    </w:pPr>
    <w:rPr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styleId="PlaceholderText">
    <w:name w:val="Placeholder Text"/>
    <w:basedOn w:val="DefaultParagraphFont"/>
    <w:rsid w:val="00E43AF3"/>
    <w:rPr>
      <w:color w:val="808080"/>
    </w:rPr>
  </w:style>
  <w:style w:type="paragraph" w:customStyle="1" w:styleId="EndNoteBibliographyTitle">
    <w:name w:val="EndNote Bibliography Title"/>
    <w:basedOn w:val="Normal"/>
    <w:rsid w:val="0089112C"/>
    <w:pPr>
      <w:jc w:val="center"/>
    </w:pPr>
  </w:style>
  <w:style w:type="paragraph" w:customStyle="1" w:styleId="EndNoteBibliography">
    <w:name w:val="EndNote Bibliography"/>
    <w:basedOn w:val="Normal"/>
    <w:rsid w:val="0089112C"/>
  </w:style>
  <w:style w:type="character" w:customStyle="1" w:styleId="Heading2Char">
    <w:name w:val="Heading 2 Char"/>
    <w:basedOn w:val="DefaultParagraphFont"/>
    <w:link w:val="Heading2"/>
    <w:uiPriority w:val="9"/>
    <w:rsid w:val="00F4061A"/>
    <w:rPr>
      <w:b/>
      <w:bCs/>
      <w:sz w:val="36"/>
      <w:szCs w:val="36"/>
    </w:rPr>
  </w:style>
  <w:style w:type="character" w:customStyle="1" w:styleId="apple-converted-space">
    <w:name w:val="apple-converted-space"/>
    <w:basedOn w:val="DefaultParagraphFont"/>
    <w:rsid w:val="00F4061A"/>
  </w:style>
  <w:style w:type="character" w:customStyle="1" w:styleId="Mention1">
    <w:name w:val="Mention1"/>
    <w:basedOn w:val="DefaultParagraphFont"/>
    <w:uiPriority w:val="99"/>
    <w:semiHidden/>
    <w:unhideWhenUsed/>
    <w:rsid w:val="00945BD0"/>
    <w:rPr>
      <w:color w:val="2B579A"/>
      <w:shd w:val="clear" w:color="auto" w:fill="E6E6E6"/>
    </w:rPr>
  </w:style>
  <w:style w:type="table" w:styleId="PlainTable2">
    <w:name w:val="Plain Table 2"/>
    <w:basedOn w:val="TableNormal"/>
    <w:uiPriority w:val="42"/>
    <w:rsid w:val="00F3166E"/>
    <w:rPr>
      <w:rFonts w:asciiTheme="minorHAnsi" w:eastAsiaTheme="minorEastAsia" w:hAnsiTheme="minorHAnsi" w:cstheme="minorBidi"/>
      <w:sz w:val="24"/>
      <w:szCs w:val="24"/>
      <w:lang w:eastAsia="zh-TW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nhideWhenUsed/>
    <w:rsid w:val="00D76E6D"/>
    <w:rPr>
      <w:rFonts w:asciiTheme="minorHAnsi" w:hAnsiTheme="minorHAnsi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53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0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576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A08B53CD-D135-434B-95A0-18A1A61BD0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8709</Words>
  <Characters>49643</Characters>
  <Application>Microsoft Office Word</Application>
  <DocSecurity>0</DocSecurity>
  <Lines>413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8236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/>
  <dc:description/>
  <cp:lastModifiedBy/>
  <cp:revision>1</cp:revision>
  <cp:lastPrinted>2018-06-06T18:18:00Z</cp:lastPrinted>
  <dcterms:created xsi:type="dcterms:W3CDTF">2018-06-26T20:24:00Z</dcterms:created>
  <dcterms:modified xsi:type="dcterms:W3CDTF">2018-06-26T20:27:00Z</dcterms:modified>
</cp:coreProperties>
</file>